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5D959F6F" w:rsidR="00416117" w:rsidRDefault="00416117" w:rsidP="00416117">
      <w:r>
        <w:t>Notes</w:t>
      </w:r>
    </w:p>
    <w:p w14:paraId="2A2EA10C" w14:textId="77777777" w:rsidR="00416117" w:rsidRDefault="00416117">
      <w:r>
        <w:t>TODO’s need done</w:t>
      </w:r>
    </w:p>
    <w:p w14:paraId="7C6199FC" w14:textId="77777777" w:rsidR="00416117" w:rsidRDefault="00416117">
      <w:r>
        <w:t>Needs to be moved to more formal tone (No, I’s)</w:t>
      </w:r>
    </w:p>
    <w:p w14:paraId="6710DFCC" w14:textId="59F1F925" w:rsidR="00416117" w:rsidRDefault="00FC5130">
      <w:r>
        <w:t>Redo figure references to word updating references</w:t>
      </w:r>
      <w:r w:rsidR="00416117">
        <w:br w:type="page"/>
      </w:r>
    </w:p>
    <w:p w14:paraId="32CB97A0" w14:textId="77777777" w:rsidR="00416117" w:rsidRDefault="00416117" w:rsidP="00416117"/>
    <w:p w14:paraId="7D304E3A" w14:textId="77777777" w:rsidR="00416117" w:rsidRDefault="00416117" w:rsidP="00416117"/>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7FAEE4DC"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w:t>
      </w:r>
      <w:r w:rsidR="00994694">
        <w:rPr>
          <w:rFonts w:cs="Arial"/>
        </w:rPr>
        <w:t>sitory</w:t>
      </w:r>
      <w:r w:rsidR="004D1999" w:rsidRPr="001D0BF7">
        <w:rPr>
          <w:rFonts w:cs="Arial"/>
        </w:rPr>
        <w:t xml:space="preserve">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632B4FF"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 xml:space="preserve">of the Wiz brand. It provides the user with a basic user interface that 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C8F5238" w14:textId="23C17766" w:rsidR="003B5453"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094343" w:history="1">
            <w:r w:rsidR="003B5453" w:rsidRPr="006C0C5A">
              <w:rPr>
                <w:rStyle w:val="Hyperlink"/>
                <w:rFonts w:ascii="Arial Black" w:hAnsi="Arial Black" w:cs="Arial"/>
                <w:noProof/>
              </w:rPr>
              <w:t>Introduction:</w:t>
            </w:r>
            <w:r w:rsidR="003B5453">
              <w:rPr>
                <w:noProof/>
                <w:webHidden/>
              </w:rPr>
              <w:tab/>
            </w:r>
            <w:r w:rsidR="003B5453">
              <w:rPr>
                <w:noProof/>
                <w:webHidden/>
              </w:rPr>
              <w:fldChar w:fldCharType="begin"/>
            </w:r>
            <w:r w:rsidR="003B5453">
              <w:rPr>
                <w:noProof/>
                <w:webHidden/>
              </w:rPr>
              <w:instrText xml:space="preserve"> PAGEREF _Toc197094343 \h </w:instrText>
            </w:r>
            <w:r w:rsidR="003B5453">
              <w:rPr>
                <w:noProof/>
                <w:webHidden/>
              </w:rPr>
            </w:r>
            <w:r w:rsidR="003B5453">
              <w:rPr>
                <w:noProof/>
                <w:webHidden/>
              </w:rPr>
              <w:fldChar w:fldCharType="separate"/>
            </w:r>
            <w:r w:rsidR="003B5453">
              <w:rPr>
                <w:noProof/>
                <w:webHidden/>
              </w:rPr>
              <w:t>5</w:t>
            </w:r>
            <w:r w:rsidR="003B5453">
              <w:rPr>
                <w:noProof/>
                <w:webHidden/>
              </w:rPr>
              <w:fldChar w:fldCharType="end"/>
            </w:r>
          </w:hyperlink>
        </w:p>
        <w:p w14:paraId="7151EB2F" w14:textId="59B8B182" w:rsidR="003B5453" w:rsidRDefault="003B5453">
          <w:pPr>
            <w:pStyle w:val="TOC1"/>
            <w:tabs>
              <w:tab w:val="left" w:pos="720"/>
              <w:tab w:val="right" w:leader="dot" w:pos="9060"/>
            </w:tabs>
            <w:rPr>
              <w:rFonts w:asciiTheme="minorHAnsi" w:eastAsiaTheme="minorEastAsia" w:hAnsiTheme="minorHAnsi"/>
              <w:noProof/>
              <w:sz w:val="24"/>
              <w:szCs w:val="24"/>
              <w:lang w:eastAsia="en-GB"/>
            </w:rPr>
          </w:pPr>
          <w:hyperlink w:anchor="_Toc197094344" w:history="1">
            <w:r w:rsidRPr="006C0C5A">
              <w:rPr>
                <w:rStyle w:val="Hyperlink"/>
                <w:rFonts w:ascii="Arial Black" w:hAnsi="Arial Black" w:cs="Arial"/>
                <w:noProof/>
              </w:rPr>
              <w:t>1.</w:t>
            </w:r>
            <w:r>
              <w:rPr>
                <w:rFonts w:asciiTheme="minorHAnsi" w:eastAsiaTheme="minorEastAsia" w:hAnsiTheme="minorHAnsi"/>
                <w:noProof/>
                <w:sz w:val="24"/>
                <w:szCs w:val="24"/>
                <w:lang w:eastAsia="en-GB"/>
              </w:rPr>
              <w:tab/>
            </w:r>
            <w:r w:rsidRPr="006C0C5A">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094344 \h </w:instrText>
            </w:r>
            <w:r>
              <w:rPr>
                <w:noProof/>
                <w:webHidden/>
              </w:rPr>
            </w:r>
            <w:r>
              <w:rPr>
                <w:noProof/>
                <w:webHidden/>
              </w:rPr>
              <w:fldChar w:fldCharType="separate"/>
            </w:r>
            <w:r>
              <w:rPr>
                <w:noProof/>
                <w:webHidden/>
              </w:rPr>
              <w:t>6</w:t>
            </w:r>
            <w:r>
              <w:rPr>
                <w:noProof/>
                <w:webHidden/>
              </w:rPr>
              <w:fldChar w:fldCharType="end"/>
            </w:r>
          </w:hyperlink>
        </w:p>
        <w:p w14:paraId="6EB856CB" w14:textId="3D9D5A65"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45" w:history="1">
            <w:r w:rsidRPr="006C0C5A">
              <w:rPr>
                <w:rStyle w:val="Hyperlink"/>
                <w:rFonts w:ascii="Arial Black" w:hAnsi="Arial Black"/>
                <w:noProof/>
              </w:rPr>
              <w:t>2</w:t>
            </w:r>
            <w:r>
              <w:rPr>
                <w:rFonts w:asciiTheme="minorHAnsi" w:eastAsiaTheme="minorEastAsia" w:hAnsiTheme="minorHAnsi"/>
                <w:noProof/>
                <w:sz w:val="24"/>
                <w:szCs w:val="24"/>
                <w:lang w:eastAsia="en-GB"/>
              </w:rPr>
              <w:tab/>
            </w:r>
            <w:r w:rsidRPr="006C0C5A">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094345 \h </w:instrText>
            </w:r>
            <w:r>
              <w:rPr>
                <w:noProof/>
                <w:webHidden/>
              </w:rPr>
            </w:r>
            <w:r>
              <w:rPr>
                <w:noProof/>
                <w:webHidden/>
              </w:rPr>
              <w:fldChar w:fldCharType="separate"/>
            </w:r>
            <w:r>
              <w:rPr>
                <w:noProof/>
                <w:webHidden/>
              </w:rPr>
              <w:t>8</w:t>
            </w:r>
            <w:r>
              <w:rPr>
                <w:noProof/>
                <w:webHidden/>
              </w:rPr>
              <w:fldChar w:fldCharType="end"/>
            </w:r>
          </w:hyperlink>
        </w:p>
        <w:p w14:paraId="30E6992A" w14:textId="6F94E674"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46" w:history="1">
            <w:r w:rsidRPr="006C0C5A">
              <w:rPr>
                <w:rStyle w:val="Hyperlink"/>
                <w:rFonts w:ascii="Arial Black" w:hAnsi="Arial Black"/>
                <w:noProof/>
              </w:rPr>
              <w:t>3</w:t>
            </w:r>
            <w:r>
              <w:rPr>
                <w:rFonts w:asciiTheme="minorHAnsi" w:eastAsiaTheme="minorEastAsia" w:hAnsiTheme="minorHAnsi"/>
                <w:noProof/>
                <w:sz w:val="24"/>
                <w:szCs w:val="24"/>
                <w:lang w:eastAsia="en-GB"/>
              </w:rPr>
              <w:tab/>
            </w:r>
            <w:r w:rsidRPr="006C0C5A">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094346 \h </w:instrText>
            </w:r>
            <w:r>
              <w:rPr>
                <w:noProof/>
                <w:webHidden/>
              </w:rPr>
            </w:r>
            <w:r>
              <w:rPr>
                <w:noProof/>
                <w:webHidden/>
              </w:rPr>
              <w:fldChar w:fldCharType="separate"/>
            </w:r>
            <w:r>
              <w:rPr>
                <w:noProof/>
                <w:webHidden/>
              </w:rPr>
              <w:t>13</w:t>
            </w:r>
            <w:r>
              <w:rPr>
                <w:noProof/>
                <w:webHidden/>
              </w:rPr>
              <w:fldChar w:fldCharType="end"/>
            </w:r>
          </w:hyperlink>
        </w:p>
        <w:p w14:paraId="198EBDFF" w14:textId="77D000FA"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47" w:history="1">
            <w:r w:rsidRPr="006C0C5A">
              <w:rPr>
                <w:rStyle w:val="Hyperlink"/>
                <w:rFonts w:ascii="Arial Black" w:hAnsi="Arial Black"/>
                <w:b/>
                <w:bCs/>
                <w:noProof/>
              </w:rPr>
              <w:t>3.1</w:t>
            </w:r>
            <w:r>
              <w:rPr>
                <w:rFonts w:asciiTheme="minorHAnsi" w:eastAsiaTheme="minorEastAsia" w:hAnsiTheme="minorHAnsi"/>
                <w:noProof/>
                <w:sz w:val="24"/>
                <w:szCs w:val="24"/>
                <w:lang w:eastAsia="en-GB"/>
              </w:rPr>
              <w:tab/>
            </w:r>
            <w:r w:rsidRPr="006C0C5A">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094347 \h </w:instrText>
            </w:r>
            <w:r>
              <w:rPr>
                <w:noProof/>
                <w:webHidden/>
              </w:rPr>
            </w:r>
            <w:r>
              <w:rPr>
                <w:noProof/>
                <w:webHidden/>
              </w:rPr>
              <w:fldChar w:fldCharType="separate"/>
            </w:r>
            <w:r>
              <w:rPr>
                <w:noProof/>
                <w:webHidden/>
              </w:rPr>
              <w:t>13</w:t>
            </w:r>
            <w:r>
              <w:rPr>
                <w:noProof/>
                <w:webHidden/>
              </w:rPr>
              <w:fldChar w:fldCharType="end"/>
            </w:r>
          </w:hyperlink>
        </w:p>
        <w:p w14:paraId="141B9C08" w14:textId="2F69DC7B"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48" w:history="1">
            <w:r w:rsidRPr="006C0C5A">
              <w:rPr>
                <w:rStyle w:val="Hyperlink"/>
                <w:rFonts w:ascii="Arial Black" w:hAnsi="Arial Black"/>
                <w:b/>
                <w:bCs/>
                <w:noProof/>
              </w:rPr>
              <w:t>3.2</w:t>
            </w:r>
            <w:r>
              <w:rPr>
                <w:rFonts w:asciiTheme="minorHAnsi" w:eastAsiaTheme="minorEastAsia" w:hAnsiTheme="minorHAnsi"/>
                <w:noProof/>
                <w:sz w:val="24"/>
                <w:szCs w:val="24"/>
                <w:lang w:eastAsia="en-GB"/>
              </w:rPr>
              <w:tab/>
            </w:r>
            <w:r w:rsidRPr="006C0C5A">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094348 \h </w:instrText>
            </w:r>
            <w:r>
              <w:rPr>
                <w:noProof/>
                <w:webHidden/>
              </w:rPr>
            </w:r>
            <w:r>
              <w:rPr>
                <w:noProof/>
                <w:webHidden/>
              </w:rPr>
              <w:fldChar w:fldCharType="separate"/>
            </w:r>
            <w:r>
              <w:rPr>
                <w:noProof/>
                <w:webHidden/>
              </w:rPr>
              <w:t>15</w:t>
            </w:r>
            <w:r>
              <w:rPr>
                <w:noProof/>
                <w:webHidden/>
              </w:rPr>
              <w:fldChar w:fldCharType="end"/>
            </w:r>
          </w:hyperlink>
        </w:p>
        <w:p w14:paraId="023DA1D2" w14:textId="2FE02DA1"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49" w:history="1">
            <w:r w:rsidRPr="006C0C5A">
              <w:rPr>
                <w:rStyle w:val="Hyperlink"/>
                <w:rFonts w:ascii="Arial Black" w:hAnsi="Arial Black"/>
                <w:b/>
                <w:bCs/>
                <w:noProof/>
              </w:rPr>
              <w:t>3.3</w:t>
            </w:r>
            <w:r>
              <w:rPr>
                <w:rFonts w:asciiTheme="minorHAnsi" w:eastAsiaTheme="minorEastAsia" w:hAnsiTheme="minorHAnsi"/>
                <w:noProof/>
                <w:sz w:val="24"/>
                <w:szCs w:val="24"/>
                <w:lang w:eastAsia="en-GB"/>
              </w:rPr>
              <w:tab/>
            </w:r>
            <w:r w:rsidRPr="006C0C5A">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094349 \h </w:instrText>
            </w:r>
            <w:r>
              <w:rPr>
                <w:noProof/>
                <w:webHidden/>
              </w:rPr>
            </w:r>
            <w:r>
              <w:rPr>
                <w:noProof/>
                <w:webHidden/>
              </w:rPr>
              <w:fldChar w:fldCharType="separate"/>
            </w:r>
            <w:r>
              <w:rPr>
                <w:noProof/>
                <w:webHidden/>
              </w:rPr>
              <w:t>15</w:t>
            </w:r>
            <w:r>
              <w:rPr>
                <w:noProof/>
                <w:webHidden/>
              </w:rPr>
              <w:fldChar w:fldCharType="end"/>
            </w:r>
          </w:hyperlink>
        </w:p>
        <w:p w14:paraId="1175B0A3" w14:textId="302EF484"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0" w:history="1">
            <w:r w:rsidRPr="006C0C5A">
              <w:rPr>
                <w:rStyle w:val="Hyperlink"/>
                <w:rFonts w:ascii="Arial Black" w:hAnsi="Arial Black"/>
                <w:b/>
                <w:bCs/>
                <w:noProof/>
              </w:rPr>
              <w:t>3.4</w:t>
            </w:r>
            <w:r>
              <w:rPr>
                <w:rFonts w:asciiTheme="minorHAnsi" w:eastAsiaTheme="minorEastAsia" w:hAnsiTheme="minorHAnsi"/>
                <w:noProof/>
                <w:sz w:val="24"/>
                <w:szCs w:val="24"/>
                <w:lang w:eastAsia="en-GB"/>
              </w:rPr>
              <w:tab/>
            </w:r>
            <w:r w:rsidRPr="006C0C5A">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094350 \h </w:instrText>
            </w:r>
            <w:r>
              <w:rPr>
                <w:noProof/>
                <w:webHidden/>
              </w:rPr>
            </w:r>
            <w:r>
              <w:rPr>
                <w:noProof/>
                <w:webHidden/>
              </w:rPr>
              <w:fldChar w:fldCharType="separate"/>
            </w:r>
            <w:r>
              <w:rPr>
                <w:noProof/>
                <w:webHidden/>
              </w:rPr>
              <w:t>17</w:t>
            </w:r>
            <w:r>
              <w:rPr>
                <w:noProof/>
                <w:webHidden/>
              </w:rPr>
              <w:fldChar w:fldCharType="end"/>
            </w:r>
          </w:hyperlink>
        </w:p>
        <w:p w14:paraId="6B060B4C" w14:textId="36C4ECA6"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1" w:history="1">
            <w:r w:rsidRPr="006C0C5A">
              <w:rPr>
                <w:rStyle w:val="Hyperlink"/>
                <w:rFonts w:ascii="Arial Black" w:hAnsi="Arial Black"/>
                <w:b/>
                <w:bCs/>
                <w:noProof/>
              </w:rPr>
              <w:t>3.5</w:t>
            </w:r>
            <w:r>
              <w:rPr>
                <w:rFonts w:asciiTheme="minorHAnsi" w:eastAsiaTheme="minorEastAsia" w:hAnsiTheme="minorHAnsi"/>
                <w:noProof/>
                <w:sz w:val="24"/>
                <w:szCs w:val="24"/>
                <w:lang w:eastAsia="en-GB"/>
              </w:rPr>
              <w:tab/>
            </w:r>
            <w:r w:rsidRPr="006C0C5A">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094351 \h </w:instrText>
            </w:r>
            <w:r>
              <w:rPr>
                <w:noProof/>
                <w:webHidden/>
              </w:rPr>
            </w:r>
            <w:r>
              <w:rPr>
                <w:noProof/>
                <w:webHidden/>
              </w:rPr>
              <w:fldChar w:fldCharType="separate"/>
            </w:r>
            <w:r>
              <w:rPr>
                <w:noProof/>
                <w:webHidden/>
              </w:rPr>
              <w:t>18</w:t>
            </w:r>
            <w:r>
              <w:rPr>
                <w:noProof/>
                <w:webHidden/>
              </w:rPr>
              <w:fldChar w:fldCharType="end"/>
            </w:r>
          </w:hyperlink>
        </w:p>
        <w:p w14:paraId="61EC4849" w14:textId="353FD1D4"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2" w:history="1">
            <w:r w:rsidRPr="006C0C5A">
              <w:rPr>
                <w:rStyle w:val="Hyperlink"/>
                <w:rFonts w:ascii="Arial Black" w:hAnsi="Arial Black"/>
                <w:b/>
                <w:bCs/>
                <w:noProof/>
              </w:rPr>
              <w:t>3.6</w:t>
            </w:r>
            <w:r>
              <w:rPr>
                <w:rFonts w:asciiTheme="minorHAnsi" w:eastAsiaTheme="minorEastAsia" w:hAnsiTheme="minorHAnsi"/>
                <w:noProof/>
                <w:sz w:val="24"/>
                <w:szCs w:val="24"/>
                <w:lang w:eastAsia="en-GB"/>
              </w:rPr>
              <w:tab/>
            </w:r>
            <w:r w:rsidRPr="006C0C5A">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094352 \h </w:instrText>
            </w:r>
            <w:r>
              <w:rPr>
                <w:noProof/>
                <w:webHidden/>
              </w:rPr>
            </w:r>
            <w:r>
              <w:rPr>
                <w:noProof/>
                <w:webHidden/>
              </w:rPr>
              <w:fldChar w:fldCharType="separate"/>
            </w:r>
            <w:r>
              <w:rPr>
                <w:noProof/>
                <w:webHidden/>
              </w:rPr>
              <w:t>20</w:t>
            </w:r>
            <w:r>
              <w:rPr>
                <w:noProof/>
                <w:webHidden/>
              </w:rPr>
              <w:fldChar w:fldCharType="end"/>
            </w:r>
          </w:hyperlink>
        </w:p>
        <w:p w14:paraId="409E0517" w14:textId="33FAAA60"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53" w:history="1">
            <w:r w:rsidRPr="006C0C5A">
              <w:rPr>
                <w:rStyle w:val="Hyperlink"/>
                <w:rFonts w:ascii="Arial Black" w:hAnsi="Arial Black"/>
                <w:b/>
                <w:bCs/>
                <w:noProof/>
              </w:rPr>
              <w:t>4</w:t>
            </w:r>
            <w:r>
              <w:rPr>
                <w:rFonts w:asciiTheme="minorHAnsi" w:eastAsiaTheme="minorEastAsia" w:hAnsiTheme="minorHAnsi"/>
                <w:noProof/>
                <w:sz w:val="24"/>
                <w:szCs w:val="24"/>
                <w:lang w:eastAsia="en-GB"/>
              </w:rPr>
              <w:tab/>
            </w:r>
            <w:r w:rsidRPr="006C0C5A">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094353 \h </w:instrText>
            </w:r>
            <w:r>
              <w:rPr>
                <w:noProof/>
                <w:webHidden/>
              </w:rPr>
            </w:r>
            <w:r>
              <w:rPr>
                <w:noProof/>
                <w:webHidden/>
              </w:rPr>
              <w:fldChar w:fldCharType="separate"/>
            </w:r>
            <w:r>
              <w:rPr>
                <w:noProof/>
                <w:webHidden/>
              </w:rPr>
              <w:t>25</w:t>
            </w:r>
            <w:r>
              <w:rPr>
                <w:noProof/>
                <w:webHidden/>
              </w:rPr>
              <w:fldChar w:fldCharType="end"/>
            </w:r>
          </w:hyperlink>
        </w:p>
        <w:p w14:paraId="093624C4" w14:textId="0CB917A6"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4" w:history="1">
            <w:r w:rsidRPr="006C0C5A">
              <w:rPr>
                <w:rStyle w:val="Hyperlink"/>
                <w:rFonts w:ascii="Arial Black" w:hAnsi="Arial Black"/>
                <w:b/>
                <w:bCs/>
                <w:noProof/>
              </w:rPr>
              <w:t>4.1</w:t>
            </w:r>
            <w:r>
              <w:rPr>
                <w:rFonts w:asciiTheme="minorHAnsi" w:eastAsiaTheme="minorEastAsia" w:hAnsiTheme="minorHAnsi"/>
                <w:noProof/>
                <w:sz w:val="24"/>
                <w:szCs w:val="24"/>
                <w:lang w:eastAsia="en-GB"/>
              </w:rPr>
              <w:tab/>
            </w:r>
            <w:r w:rsidRPr="006C0C5A">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094354 \h </w:instrText>
            </w:r>
            <w:r>
              <w:rPr>
                <w:noProof/>
                <w:webHidden/>
              </w:rPr>
            </w:r>
            <w:r>
              <w:rPr>
                <w:noProof/>
                <w:webHidden/>
              </w:rPr>
              <w:fldChar w:fldCharType="separate"/>
            </w:r>
            <w:r>
              <w:rPr>
                <w:noProof/>
                <w:webHidden/>
              </w:rPr>
              <w:t>25</w:t>
            </w:r>
            <w:r>
              <w:rPr>
                <w:noProof/>
                <w:webHidden/>
              </w:rPr>
              <w:fldChar w:fldCharType="end"/>
            </w:r>
          </w:hyperlink>
        </w:p>
        <w:p w14:paraId="7D2D2BC5" w14:textId="20755D53"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5" w:history="1">
            <w:r w:rsidRPr="006C0C5A">
              <w:rPr>
                <w:rStyle w:val="Hyperlink"/>
                <w:rFonts w:ascii="Arial Black" w:hAnsi="Arial Black"/>
                <w:b/>
                <w:bCs/>
                <w:noProof/>
              </w:rPr>
              <w:t>4.2</w:t>
            </w:r>
            <w:r>
              <w:rPr>
                <w:rFonts w:asciiTheme="minorHAnsi" w:eastAsiaTheme="minorEastAsia" w:hAnsiTheme="minorHAnsi"/>
                <w:noProof/>
                <w:sz w:val="24"/>
                <w:szCs w:val="24"/>
                <w:lang w:eastAsia="en-GB"/>
              </w:rPr>
              <w:tab/>
            </w:r>
            <w:r w:rsidRPr="006C0C5A">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094355 \h </w:instrText>
            </w:r>
            <w:r>
              <w:rPr>
                <w:noProof/>
                <w:webHidden/>
              </w:rPr>
            </w:r>
            <w:r>
              <w:rPr>
                <w:noProof/>
                <w:webHidden/>
              </w:rPr>
              <w:fldChar w:fldCharType="separate"/>
            </w:r>
            <w:r>
              <w:rPr>
                <w:noProof/>
                <w:webHidden/>
              </w:rPr>
              <w:t>27</w:t>
            </w:r>
            <w:r>
              <w:rPr>
                <w:noProof/>
                <w:webHidden/>
              </w:rPr>
              <w:fldChar w:fldCharType="end"/>
            </w:r>
          </w:hyperlink>
        </w:p>
        <w:p w14:paraId="48F52A17" w14:textId="050D0A5B"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56" w:history="1">
            <w:r w:rsidRPr="006C0C5A">
              <w:rPr>
                <w:rStyle w:val="Hyperlink"/>
                <w:rFonts w:ascii="Arial Black" w:hAnsi="Arial Black"/>
                <w:b/>
                <w:bCs/>
                <w:noProof/>
              </w:rPr>
              <w:t>5</w:t>
            </w:r>
            <w:r>
              <w:rPr>
                <w:rFonts w:asciiTheme="minorHAnsi" w:eastAsiaTheme="minorEastAsia" w:hAnsiTheme="minorHAnsi"/>
                <w:noProof/>
                <w:sz w:val="24"/>
                <w:szCs w:val="24"/>
                <w:lang w:eastAsia="en-GB"/>
              </w:rPr>
              <w:tab/>
            </w:r>
            <w:r w:rsidRPr="006C0C5A">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094356 \h </w:instrText>
            </w:r>
            <w:r>
              <w:rPr>
                <w:noProof/>
                <w:webHidden/>
              </w:rPr>
            </w:r>
            <w:r>
              <w:rPr>
                <w:noProof/>
                <w:webHidden/>
              </w:rPr>
              <w:fldChar w:fldCharType="separate"/>
            </w:r>
            <w:r>
              <w:rPr>
                <w:noProof/>
                <w:webHidden/>
              </w:rPr>
              <w:t>30</w:t>
            </w:r>
            <w:r>
              <w:rPr>
                <w:noProof/>
                <w:webHidden/>
              </w:rPr>
              <w:fldChar w:fldCharType="end"/>
            </w:r>
          </w:hyperlink>
        </w:p>
        <w:p w14:paraId="005C8236" w14:textId="3BC31EB6"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7" w:history="1">
            <w:r w:rsidRPr="006C0C5A">
              <w:rPr>
                <w:rStyle w:val="Hyperlink"/>
                <w:rFonts w:ascii="Arial Black" w:hAnsi="Arial Black"/>
                <w:b/>
                <w:bCs/>
                <w:noProof/>
              </w:rPr>
              <w:t>5.1</w:t>
            </w:r>
            <w:r>
              <w:rPr>
                <w:rFonts w:asciiTheme="minorHAnsi" w:eastAsiaTheme="minorEastAsia" w:hAnsiTheme="minorHAnsi"/>
                <w:noProof/>
                <w:sz w:val="24"/>
                <w:szCs w:val="24"/>
                <w:lang w:eastAsia="en-GB"/>
              </w:rPr>
              <w:tab/>
            </w:r>
            <w:r w:rsidRPr="006C0C5A">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094357 \h </w:instrText>
            </w:r>
            <w:r>
              <w:rPr>
                <w:noProof/>
                <w:webHidden/>
              </w:rPr>
            </w:r>
            <w:r>
              <w:rPr>
                <w:noProof/>
                <w:webHidden/>
              </w:rPr>
              <w:fldChar w:fldCharType="separate"/>
            </w:r>
            <w:r>
              <w:rPr>
                <w:noProof/>
                <w:webHidden/>
              </w:rPr>
              <w:t>30</w:t>
            </w:r>
            <w:r>
              <w:rPr>
                <w:noProof/>
                <w:webHidden/>
              </w:rPr>
              <w:fldChar w:fldCharType="end"/>
            </w:r>
          </w:hyperlink>
        </w:p>
        <w:p w14:paraId="77FBFA86" w14:textId="5079784E"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8" w:history="1">
            <w:r w:rsidRPr="006C0C5A">
              <w:rPr>
                <w:rStyle w:val="Hyperlink"/>
                <w:rFonts w:ascii="Arial Black" w:hAnsi="Arial Black"/>
                <w:b/>
                <w:bCs/>
                <w:noProof/>
              </w:rPr>
              <w:t>5.2</w:t>
            </w:r>
            <w:r>
              <w:rPr>
                <w:rFonts w:asciiTheme="minorHAnsi" w:eastAsiaTheme="minorEastAsia" w:hAnsiTheme="minorHAnsi"/>
                <w:noProof/>
                <w:sz w:val="24"/>
                <w:szCs w:val="24"/>
                <w:lang w:eastAsia="en-GB"/>
              </w:rPr>
              <w:tab/>
            </w:r>
            <w:r w:rsidRPr="006C0C5A">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094358 \h </w:instrText>
            </w:r>
            <w:r>
              <w:rPr>
                <w:noProof/>
                <w:webHidden/>
              </w:rPr>
            </w:r>
            <w:r>
              <w:rPr>
                <w:noProof/>
                <w:webHidden/>
              </w:rPr>
              <w:fldChar w:fldCharType="separate"/>
            </w:r>
            <w:r>
              <w:rPr>
                <w:noProof/>
                <w:webHidden/>
              </w:rPr>
              <w:t>31</w:t>
            </w:r>
            <w:r>
              <w:rPr>
                <w:noProof/>
                <w:webHidden/>
              </w:rPr>
              <w:fldChar w:fldCharType="end"/>
            </w:r>
          </w:hyperlink>
        </w:p>
        <w:p w14:paraId="18C6EDA1" w14:textId="22DF8778"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9" w:history="1">
            <w:r w:rsidRPr="006C0C5A">
              <w:rPr>
                <w:rStyle w:val="Hyperlink"/>
                <w:rFonts w:ascii="Arial Black" w:hAnsi="Arial Black"/>
                <w:b/>
                <w:bCs/>
                <w:noProof/>
              </w:rPr>
              <w:t>5.3</w:t>
            </w:r>
            <w:r>
              <w:rPr>
                <w:rFonts w:asciiTheme="minorHAnsi" w:eastAsiaTheme="minorEastAsia" w:hAnsiTheme="minorHAnsi"/>
                <w:noProof/>
                <w:sz w:val="24"/>
                <w:szCs w:val="24"/>
                <w:lang w:eastAsia="en-GB"/>
              </w:rPr>
              <w:tab/>
            </w:r>
            <w:r w:rsidRPr="006C0C5A">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094359 \h </w:instrText>
            </w:r>
            <w:r>
              <w:rPr>
                <w:noProof/>
                <w:webHidden/>
              </w:rPr>
            </w:r>
            <w:r>
              <w:rPr>
                <w:noProof/>
                <w:webHidden/>
              </w:rPr>
              <w:fldChar w:fldCharType="separate"/>
            </w:r>
            <w:r>
              <w:rPr>
                <w:noProof/>
                <w:webHidden/>
              </w:rPr>
              <w:t>32</w:t>
            </w:r>
            <w:r>
              <w:rPr>
                <w:noProof/>
                <w:webHidden/>
              </w:rPr>
              <w:fldChar w:fldCharType="end"/>
            </w:r>
          </w:hyperlink>
        </w:p>
        <w:p w14:paraId="22970099" w14:textId="5756D338"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60" w:history="1">
            <w:r w:rsidRPr="006C0C5A">
              <w:rPr>
                <w:rStyle w:val="Hyperlink"/>
                <w:rFonts w:ascii="Arial Black" w:hAnsi="Arial Black"/>
                <w:b/>
                <w:bCs/>
                <w:noProof/>
              </w:rPr>
              <w:t>5.4</w:t>
            </w:r>
            <w:r>
              <w:rPr>
                <w:rFonts w:asciiTheme="minorHAnsi" w:eastAsiaTheme="minorEastAsia" w:hAnsiTheme="minorHAnsi"/>
                <w:noProof/>
                <w:sz w:val="24"/>
                <w:szCs w:val="24"/>
                <w:lang w:eastAsia="en-GB"/>
              </w:rPr>
              <w:tab/>
            </w:r>
            <w:r w:rsidRPr="006C0C5A">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094360 \h </w:instrText>
            </w:r>
            <w:r>
              <w:rPr>
                <w:noProof/>
                <w:webHidden/>
              </w:rPr>
            </w:r>
            <w:r>
              <w:rPr>
                <w:noProof/>
                <w:webHidden/>
              </w:rPr>
              <w:fldChar w:fldCharType="separate"/>
            </w:r>
            <w:r>
              <w:rPr>
                <w:noProof/>
                <w:webHidden/>
              </w:rPr>
              <w:t>35</w:t>
            </w:r>
            <w:r>
              <w:rPr>
                <w:noProof/>
                <w:webHidden/>
              </w:rPr>
              <w:fldChar w:fldCharType="end"/>
            </w:r>
          </w:hyperlink>
        </w:p>
        <w:p w14:paraId="15FEAF86" w14:textId="6F0F78B4"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61" w:history="1">
            <w:r w:rsidRPr="006C0C5A">
              <w:rPr>
                <w:rStyle w:val="Hyperlink"/>
                <w:rFonts w:ascii="Arial Black" w:hAnsi="Arial Black"/>
                <w:b/>
                <w:bCs/>
                <w:noProof/>
              </w:rPr>
              <w:t>5.5</w:t>
            </w:r>
            <w:r>
              <w:rPr>
                <w:rFonts w:asciiTheme="minorHAnsi" w:eastAsiaTheme="minorEastAsia" w:hAnsiTheme="minorHAnsi"/>
                <w:noProof/>
                <w:sz w:val="24"/>
                <w:szCs w:val="24"/>
                <w:lang w:eastAsia="en-GB"/>
              </w:rPr>
              <w:tab/>
            </w:r>
            <w:r w:rsidRPr="006C0C5A">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094361 \h </w:instrText>
            </w:r>
            <w:r>
              <w:rPr>
                <w:noProof/>
                <w:webHidden/>
              </w:rPr>
            </w:r>
            <w:r>
              <w:rPr>
                <w:noProof/>
                <w:webHidden/>
              </w:rPr>
              <w:fldChar w:fldCharType="separate"/>
            </w:r>
            <w:r>
              <w:rPr>
                <w:noProof/>
                <w:webHidden/>
              </w:rPr>
              <w:t>36</w:t>
            </w:r>
            <w:r>
              <w:rPr>
                <w:noProof/>
                <w:webHidden/>
              </w:rPr>
              <w:fldChar w:fldCharType="end"/>
            </w:r>
          </w:hyperlink>
        </w:p>
        <w:p w14:paraId="5966BFC3" w14:textId="66A05529"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094343"/>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37B283EF"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Chapter One, Understanding the Problem; Chapter Two, User interface design; Chapter Three, Architecture design and algorithm explanation; Chapter </w:t>
      </w:r>
      <w:r w:rsidR="00EE49C2">
        <w:rPr>
          <w:rFonts w:cs="Arial"/>
        </w:rPr>
        <w:t>Four, Testing; and Chapter Five</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094344"/>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234C007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S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1D4FE4F4"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3AE237C"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w:t>
      </w:r>
      <w:r w:rsidR="00EF2A90">
        <w:rPr>
          <w:rFonts w:cs="Arial"/>
        </w:rPr>
        <w:lastRenderedPageBreak/>
        <w:t xml:space="preserve">it used Gradle to build it, </w:t>
      </w:r>
      <w:r w:rsidR="006052F6">
        <w:rPr>
          <w:rFonts w:cs="Arial"/>
        </w:rPr>
        <w:t>which was</w:t>
      </w:r>
      <w:r w:rsidR="00EF2A90">
        <w:rPr>
          <w:rFonts w:cs="Arial"/>
        </w:rPr>
        <w:t xml:space="preserve"> something that, given the time I needed to get the project started, </w:t>
      </w:r>
      <w:r w:rsidR="00977EE7">
        <w:rPr>
          <w:rFonts w:cs="Arial"/>
        </w:rPr>
        <w:t xml:space="preserve">I was unable to figure out. </w:t>
      </w:r>
    </w:p>
    <w:p w14:paraId="0CC851FE" w14:textId="5AB961AC"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w:t>
      </w:r>
      <w:r w:rsidR="00307FE6">
        <w:rPr>
          <w:rFonts w:cs="Arial"/>
        </w:rPr>
        <w:t>, I turned to Python;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I found a </w:t>
      </w:r>
      <w:r w:rsidR="008D243D">
        <w:rPr>
          <w:rFonts w:cs="Arial"/>
        </w:rPr>
        <w:t>Windows-specific</w:t>
      </w:r>
      <w:r w:rsidR="00400475">
        <w:rPr>
          <w:rFonts w:cs="Arial"/>
        </w:rPr>
        <w:t xml:space="preserve"> patch of the </w:t>
      </w:r>
      <w:r w:rsidR="00E01E8F">
        <w:rPr>
          <w:rFonts w:cs="Arial"/>
        </w:rPr>
        <w:t xml:space="preserve">PyAudio library,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094345"/>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4DB879AC" w:rsidR="00702FC9" w:rsidRDefault="007C7D9B" w:rsidP="00573C32">
      <w:pPr>
        <w:pStyle w:val="Caption"/>
        <w:jc w:val="center"/>
      </w:pPr>
      <w:r>
        <w:t xml:space="preserve">Figure </w:t>
      </w:r>
      <w:fldSimple w:instr=" SEQ Figure \* ARABIC ">
        <w:r w:rsidR="00B10251">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395225BF" w:rsidR="00B5385B" w:rsidRDefault="00B5385B" w:rsidP="00B5385B">
      <w:pPr>
        <w:spacing w:line="360" w:lineRule="auto"/>
        <w:rPr>
          <w:rFonts w:cs="Arial"/>
        </w:rPr>
      </w:pPr>
      <w:r w:rsidRPr="00697DB7">
        <w:rPr>
          <w:rFonts w:cs="Arial"/>
        </w:rPr>
        <w:t xml:space="preserve">The first part of the user interface we will discuss </w:t>
      </w:r>
      <w:r w:rsidR="004C6D4C">
        <w:rPr>
          <w:rFonts w:cs="Arial"/>
        </w:rPr>
        <w:t>is</w:t>
      </w:r>
      <w:r w:rsidRPr="00697DB7">
        <w:rPr>
          <w:rFonts w:cs="Arial"/>
        </w:rPr>
        <w:t xml:space="preserve"> the parts common to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71504C5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484782">
        <w:rPr>
          <w:rFonts w:cs="Arial"/>
        </w:rPr>
        <w:t>Figures</w:t>
      </w:r>
      <w:r>
        <w:rPr>
          <w:rFonts w:cs="Arial"/>
        </w:rPr>
        <w:t xml:space="preserve"> 1 and 2),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7356EF">
        <w:rPr>
          <w:rFonts w:cs="Arial"/>
        </w:rPr>
        <w:t>F</w:t>
      </w:r>
      <w:r>
        <w:rPr>
          <w:rFonts w:cs="Arial"/>
        </w:rPr>
        <w:t xml:space="preserve">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7ED13FDC" w:rsidR="006E46B5" w:rsidRDefault="006E46B5" w:rsidP="006E46B5">
      <w:pPr>
        <w:pStyle w:val="Caption"/>
        <w:jc w:val="center"/>
        <w:rPr>
          <w:rFonts w:cs="Arial"/>
        </w:rPr>
      </w:pPr>
      <w:r w:rsidRPr="006E46B5">
        <w:t xml:space="preserve"> </w:t>
      </w:r>
      <w:r>
        <w:t xml:space="preserve">Figure </w:t>
      </w:r>
      <w:fldSimple w:instr=" SEQ Figure \* ARABIC ">
        <w:r w:rsidR="00B10251">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6B11A24E" w:rsidR="0033601B" w:rsidRDefault="007C7D9B" w:rsidP="00573C32">
      <w:pPr>
        <w:pStyle w:val="Caption"/>
        <w:jc w:val="center"/>
        <w:rPr>
          <w:rFonts w:cs="Arial"/>
        </w:rPr>
      </w:pPr>
      <w:r>
        <w:t xml:space="preserve">Figure </w:t>
      </w:r>
      <w:fldSimple w:instr=" SEQ Figure \* ARABIC ">
        <w:r w:rsidR="00B10251">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0E1C4443" w:rsidR="00080A56" w:rsidRDefault="00CA571F" w:rsidP="00573C32">
      <w:pPr>
        <w:pStyle w:val="Caption"/>
        <w:jc w:val="center"/>
      </w:pPr>
      <w:r>
        <w:t xml:space="preserve">Figure </w:t>
      </w:r>
      <w:fldSimple w:instr=" SEQ Figure \* ARABIC ">
        <w:r w:rsidR="00B10251">
          <w:rPr>
            <w:noProof/>
          </w:rPr>
          <w:t>4</w:t>
        </w:r>
      </w:fldSimple>
      <w:r>
        <w:t xml:space="preserve"> - FAQ's Page (PC View)</w:t>
      </w:r>
    </w:p>
    <w:p w14:paraId="7269601F" w14:textId="0B344C36"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2544B270" w:rsidR="00CA571F" w:rsidRDefault="00CA571F" w:rsidP="00573C32">
      <w:pPr>
        <w:pStyle w:val="Caption"/>
        <w:jc w:val="center"/>
      </w:pPr>
      <w:r>
        <w:t xml:space="preserve">Figure </w:t>
      </w:r>
      <w:fldSimple w:instr=" SEQ Figure \* ARABIC ">
        <w:r w:rsidR="00B10251">
          <w:rPr>
            <w:noProof/>
          </w:rPr>
          <w:t>5</w:t>
        </w:r>
      </w:fldSimple>
      <w:r>
        <w:t xml:space="preserve"> - About View (PC View)</w:t>
      </w:r>
    </w:p>
    <w:p w14:paraId="4CC3C30F" w14:textId="495CA577"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As this page is mostly static, apart from the navigation bar, there is nothing else to say.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1B1D1B75" w:rsidR="0021754A" w:rsidRDefault="00BD082C" w:rsidP="00573C32">
      <w:pPr>
        <w:pStyle w:val="Caption"/>
        <w:jc w:val="center"/>
      </w:pPr>
      <w:r>
        <w:t xml:space="preserve">Figure </w:t>
      </w:r>
      <w:fldSimple w:instr=" SEQ Figure \* ARABIC ">
        <w:r w:rsidR="00B10251">
          <w:rPr>
            <w:noProof/>
          </w:rPr>
          <w:t>6</w:t>
        </w:r>
      </w:fldSimple>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65350264" w:rsidR="00BD082C" w:rsidRDefault="00BD082C" w:rsidP="00573C32">
      <w:pPr>
        <w:pStyle w:val="Caption"/>
        <w:jc w:val="center"/>
      </w:pPr>
      <w:r>
        <w:t xml:space="preserve">Figure </w:t>
      </w:r>
      <w:fldSimple w:instr=" SEQ Figure \* ARABIC ">
        <w:r w:rsidR="00B10251">
          <w:rPr>
            <w:noProof/>
          </w:rPr>
          <w:t>7</w:t>
        </w:r>
      </w:fldSimple>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5D108412" w:rsidR="00BD082C" w:rsidRDefault="00BD082C" w:rsidP="00573C32">
      <w:pPr>
        <w:pStyle w:val="Caption"/>
        <w:jc w:val="center"/>
      </w:pPr>
      <w:r>
        <w:t xml:space="preserve">Figure </w:t>
      </w:r>
      <w:fldSimple w:instr=" SEQ Figure \* ARABIC ">
        <w:r w:rsidR="00B10251">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7094346"/>
      <w:r w:rsidRPr="00AD1631">
        <w:rPr>
          <w:rFonts w:ascii="Arial Black" w:hAnsi="Arial Black"/>
        </w:rPr>
        <w:lastRenderedPageBreak/>
        <w:t>Architecture Design and Algorithm Explanation</w:t>
      </w:r>
      <w:bookmarkEnd w:id="3"/>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0DF04611" w:rsidR="002E7D9D" w:rsidRDefault="002E7D9D" w:rsidP="00AB1F61">
      <w:r>
        <w:t xml:space="preserve"># </w:t>
      </w:r>
      <w:r w:rsidR="00644B73">
        <w:t xml:space="preserve">TODO </w:t>
      </w:r>
      <w:r>
        <w:t>EXPAND ON SECURITY HERE #</w:t>
      </w:r>
    </w:p>
    <w:p w14:paraId="307D2254" w14:textId="084CAE67" w:rsidR="00596FCA" w:rsidRDefault="00596FCA" w:rsidP="00AB1F61">
      <w:r>
        <w:t>#</w:t>
      </w:r>
      <w:r w:rsidR="00A12886">
        <w:t xml:space="preserve"> TODO Installation process #</w:t>
      </w:r>
    </w:p>
    <w:p w14:paraId="107326BE" w14:textId="3089D27C" w:rsidR="0054269F" w:rsidRPr="00ED049C" w:rsidRDefault="0054269F" w:rsidP="00AB1F61">
      <w:pPr>
        <w:pStyle w:val="Heading2"/>
        <w:numPr>
          <w:ilvl w:val="1"/>
          <w:numId w:val="15"/>
        </w:numPr>
        <w:rPr>
          <w:rFonts w:ascii="Arial Black" w:hAnsi="Arial Black"/>
          <w:b/>
          <w:bCs/>
        </w:rPr>
      </w:pPr>
      <w:bookmarkStart w:id="4" w:name="_Toc197094347"/>
      <w:r w:rsidRPr="00ED049C">
        <w:rPr>
          <w:rFonts w:ascii="Arial Black" w:hAnsi="Arial Black"/>
          <w:b/>
          <w:bCs/>
        </w:rPr>
        <w:t>API Endpoints</w:t>
      </w:r>
      <w:bookmarkEnd w:id="4"/>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7263A602" w:rsidR="00023156" w:rsidRDefault="00BD082C" w:rsidP="00573C32">
      <w:pPr>
        <w:pStyle w:val="Caption"/>
        <w:jc w:val="center"/>
      </w:pPr>
      <w:r>
        <w:t xml:space="preserve">Figure </w:t>
      </w:r>
      <w:fldSimple w:instr=" SEQ Figure \* ARABIC ">
        <w:r w:rsidR="00B10251">
          <w:rPr>
            <w:noProof/>
          </w:rPr>
          <w:t>9</w:t>
        </w:r>
      </w:fldSimple>
      <w:r>
        <w:t xml:space="preserve"> - List of API endpoints</w:t>
      </w:r>
    </w:p>
    <w:p w14:paraId="2CBFEEF4" w14:textId="77777777" w:rsidR="00922FFD" w:rsidRPr="00AB1F61" w:rsidRDefault="00922FFD" w:rsidP="00AB1F61"/>
    <w:p w14:paraId="191C0C1F" w14:textId="4088F27F" w:rsidR="00AD1631"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 xml:space="preserve">Of these four, only three are currently utilised in </w:t>
      </w:r>
      <w:r w:rsidR="006148D0">
        <w:t>Bulb Bop</w:t>
      </w:r>
      <w:r w:rsidR="000720F7">
        <w:t>,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w:t>
      </w:r>
      <w:r w:rsidR="005B1221">
        <w:lastRenderedPageBreak/>
        <w:t xml:space="preserve">caused issues, so was left for future development, which ultimately ended up being scoped out of the project. </w:t>
      </w:r>
      <w:r w:rsidR="00184D33">
        <w:t>“/discover/” is used to discover new bulbs on the network</w:t>
      </w:r>
      <w:r w:rsidR="00AD6974">
        <w:t>. It</w:t>
      </w:r>
      <w:r w:rsidR="00184D33">
        <w:t xml:space="preserve">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w:t>
      </w:r>
      <w:r w:rsidR="00ED03A2">
        <w:t>primary</w:t>
      </w:r>
      <w:r w:rsidR="00245DD4">
        <w:t xml:space="preserve"> endpoint the user will trigger from the user interface, when they click on the icon of a bulb it will </w:t>
      </w:r>
      <w:r w:rsidR="00E248FD">
        <w:t xml:space="preserve">trigger this endpoint, which sends a packet to the specific bulb and instructs it to turn off, or on, depending on the state of the bulb recorded in </w:t>
      </w:r>
      <w:r w:rsidR="006148D0">
        <w:t>Bulb Bop</w:t>
      </w:r>
      <w:r w:rsidR="00E248FD">
        <w:t>.</w:t>
      </w:r>
      <w:r w:rsidR="003C3C4A">
        <w:t xml:space="preserve"> </w:t>
      </w:r>
      <w:r w:rsidR="003F3235">
        <w:t>“/</w:t>
      </w:r>
      <w:proofErr w:type="spellStart"/>
      <w:r w:rsidR="003F3235">
        <w:t>queryBulb</w:t>
      </w:r>
      <w:proofErr w:type="spellEnd"/>
      <w:r w:rsidR="003F3235">
        <w:t xml:space="preserve">/’ is </w:t>
      </w:r>
      <w:proofErr w:type="gramStart"/>
      <w:r w:rsidR="003F3235">
        <w:t>similar to</w:t>
      </w:r>
      <w:proofErr w:type="gramEnd"/>
      <w:r w:rsidR="003F3235">
        <w:t xml:space="preserve"> “/discover/”, except rather than sending a broadcast packet to all </w:t>
      </w:r>
      <w:r w:rsidR="00240B85">
        <w:t>IP addresses, it sends</w:t>
      </w:r>
      <w:r w:rsidR="003F3235">
        <w:t xml:space="preserve"> </w:t>
      </w:r>
      <w:r w:rsidR="00772B5B">
        <w:t xml:space="preserve">packets to specific addresses to query the state of </w:t>
      </w:r>
      <w:proofErr w:type="gramStart"/>
      <w:r w:rsidR="00240B85">
        <w:t>particular</w:t>
      </w:r>
      <w:r w:rsidR="00772B5B">
        <w:t xml:space="preserve"> bulbs</w:t>
      </w:r>
      <w:proofErr w:type="gramEnd"/>
      <w:r w:rsidR="00772B5B">
        <w:t xml:space="preserve">. </w:t>
      </w:r>
    </w:p>
    <w:p w14:paraId="1A07AC44" w14:textId="77E78D0D"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w:t>
      </w:r>
      <w:proofErr w:type="gramStart"/>
      <w:r w:rsidR="008622D6">
        <w:t>both of these</w:t>
      </w:r>
      <w:proofErr w:type="gramEnd"/>
      <w:r w:rsidR="008622D6">
        <w:t xml:space="preserv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5" w:name="_Toc197094348"/>
      <w:r w:rsidRPr="00ED049C">
        <w:rPr>
          <w:rFonts w:ascii="Arial Black" w:hAnsi="Arial Black"/>
          <w:b/>
          <w:bCs/>
        </w:rP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7"/>
                    <a:stretch>
                      <a:fillRect/>
                    </a:stretch>
                  </pic:blipFill>
                  <pic:spPr>
                    <a:xfrm>
                      <a:off x="0" y="0"/>
                      <a:ext cx="5759450" cy="4405630"/>
                    </a:xfrm>
                    <a:prstGeom prst="rect">
                      <a:avLst/>
                    </a:prstGeom>
                  </pic:spPr>
                </pic:pic>
              </a:graphicData>
            </a:graphic>
          </wp:inline>
        </w:drawing>
      </w:r>
    </w:p>
    <w:p w14:paraId="04934E7C" w14:textId="633B6F4C" w:rsidR="00274454" w:rsidRDefault="00274454" w:rsidP="00573C32">
      <w:pPr>
        <w:pStyle w:val="Caption"/>
        <w:jc w:val="center"/>
      </w:pPr>
      <w:r>
        <w:t xml:space="preserve">Figure </w:t>
      </w:r>
      <w:fldSimple w:instr=" SEQ Figure \* ARABIC ">
        <w:r w:rsidR="00B10251">
          <w:rPr>
            <w:noProof/>
          </w:rPr>
          <w:t>10</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6" w:name="_Toc197094349"/>
      <w:r w:rsidRPr="00ED049C">
        <w:rPr>
          <w:rFonts w:ascii="Arial Black" w:hAnsi="Arial Black"/>
          <w:b/>
          <w:bCs/>
        </w:rPr>
        <w:t>Bulb communication</w:t>
      </w:r>
      <w:bookmarkEnd w:id="6"/>
    </w:p>
    <w:p w14:paraId="1B573C8E" w14:textId="18781032" w:rsidR="00132331" w:rsidRDefault="00132331" w:rsidP="00AD1631">
      <w:r>
        <w:t xml:space="preserve"># </w:t>
      </w:r>
      <w:r w:rsidR="00644B73">
        <w:t xml:space="preserve">TODO </w:t>
      </w:r>
      <w:r>
        <w:t>Mention difficulty with communicating with multiple bulbs with different capabilities here #</w:t>
      </w:r>
    </w:p>
    <w:p w14:paraId="6646AB97" w14:textId="1AF3F052"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8"/>
                    <a:stretch>
                      <a:fillRect/>
                    </a:stretch>
                  </pic:blipFill>
                  <pic:spPr>
                    <a:xfrm>
                      <a:off x="0" y="0"/>
                      <a:ext cx="3351224" cy="6028958"/>
                    </a:xfrm>
                    <a:prstGeom prst="rect">
                      <a:avLst/>
                    </a:prstGeom>
                  </pic:spPr>
                </pic:pic>
              </a:graphicData>
            </a:graphic>
          </wp:inline>
        </w:drawing>
      </w:r>
    </w:p>
    <w:p w14:paraId="3B00112A" w14:textId="53E17FD6" w:rsidR="005D4009" w:rsidRDefault="005D4009" w:rsidP="00573C32">
      <w:pPr>
        <w:pStyle w:val="Caption"/>
        <w:jc w:val="center"/>
      </w:pPr>
      <w:r>
        <w:t xml:space="preserve">Figure </w:t>
      </w:r>
      <w:fldSimple w:instr=" SEQ Figure \* ARABIC ">
        <w:r w:rsidR="00B10251">
          <w:rPr>
            <w:noProof/>
          </w:rPr>
          <w:t>11</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19"/>
                    <a:stretch>
                      <a:fillRect/>
                    </a:stretch>
                  </pic:blipFill>
                  <pic:spPr>
                    <a:xfrm>
                      <a:off x="0" y="0"/>
                      <a:ext cx="5759450" cy="4353560"/>
                    </a:xfrm>
                    <a:prstGeom prst="rect">
                      <a:avLst/>
                    </a:prstGeom>
                  </pic:spPr>
                </pic:pic>
              </a:graphicData>
            </a:graphic>
          </wp:inline>
        </w:drawing>
      </w:r>
    </w:p>
    <w:p w14:paraId="6B02DCF5" w14:textId="32EFB3D9" w:rsidR="00811AD7" w:rsidRDefault="00811AD7" w:rsidP="00573C32">
      <w:pPr>
        <w:pStyle w:val="Caption"/>
        <w:jc w:val="center"/>
      </w:pPr>
      <w:r>
        <w:t xml:space="preserve">Figure </w:t>
      </w:r>
      <w:fldSimple w:instr=" SEQ Figure \* ARABIC ">
        <w:r w:rsidR="00B10251">
          <w:rPr>
            <w:noProof/>
          </w:rPr>
          <w:t>12</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5A6C90C8" w14:textId="193C2DE4" w:rsidR="00C47D82" w:rsidRPr="00ED049C" w:rsidRDefault="00861B31" w:rsidP="00861B31">
      <w:pPr>
        <w:pStyle w:val="Heading2"/>
        <w:numPr>
          <w:ilvl w:val="1"/>
          <w:numId w:val="15"/>
        </w:numPr>
        <w:rPr>
          <w:rFonts w:ascii="Arial Black" w:hAnsi="Arial Black"/>
          <w:b/>
          <w:bCs/>
        </w:rPr>
      </w:pPr>
      <w:bookmarkStart w:id="7" w:name="_Toc197094350"/>
      <w:r w:rsidRPr="00ED049C">
        <w:rPr>
          <w:rFonts w:ascii="Arial Black" w:hAnsi="Arial Black"/>
          <w:b/>
          <w:bCs/>
        </w:rPr>
        <w:t>Host Audio Parsing</w:t>
      </w:r>
      <w:bookmarkEnd w:id="7"/>
    </w:p>
    <w:p w14:paraId="17783933" w14:textId="1CD7D26B"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w:t>
      </w:r>
      <w:r w:rsidR="006148D0">
        <w:t>Bulb Bop</w:t>
      </w:r>
      <w:r w:rsidR="00C3174F">
        <w:t xml:space="preserve"> to parse music played from </w:t>
      </w:r>
      <w:r w:rsidR="006148D0">
        <w:t>Bulb Bop</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0"/>
                    <a:stretch>
                      <a:fillRect/>
                    </a:stretch>
                  </pic:blipFill>
                  <pic:spPr>
                    <a:xfrm>
                      <a:off x="0" y="0"/>
                      <a:ext cx="5759450" cy="2468880"/>
                    </a:xfrm>
                    <a:prstGeom prst="rect">
                      <a:avLst/>
                    </a:prstGeom>
                  </pic:spPr>
                </pic:pic>
              </a:graphicData>
            </a:graphic>
          </wp:inline>
        </w:drawing>
      </w:r>
    </w:p>
    <w:p w14:paraId="1993D98C" w14:textId="25AC65B6" w:rsidR="00AD387D" w:rsidRDefault="00BD082C" w:rsidP="00573C32">
      <w:pPr>
        <w:pStyle w:val="Caption"/>
        <w:jc w:val="center"/>
      </w:pPr>
      <w:r>
        <w:t xml:space="preserve">Figure </w:t>
      </w:r>
      <w:fldSimple w:instr=" SEQ Figure \* ARABIC ">
        <w:r w:rsidR="00B10251">
          <w:rPr>
            <w:noProof/>
          </w:rPr>
          <w:t>13</w:t>
        </w:r>
      </w:fldSimple>
      <w:r>
        <w:t xml:space="preserve"> - List of commits to submodule</w:t>
      </w:r>
    </w:p>
    <w:p w14:paraId="192F025F" w14:textId="769B8773"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w:t>
      </w:r>
      <w:r w:rsidR="006148D0">
        <w:t>Bulb Bop</w:t>
      </w:r>
      <w:r w:rsidR="00B11EFA">
        <w:t xml:space="preserve">.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6049DC9A" w:rsidR="0067114F" w:rsidRDefault="008773AB" w:rsidP="00BE1520">
      <w:r>
        <w:t xml:space="preserve">With the libraries and changes made abo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8" w:name="_Toc197094351"/>
      <w:r w:rsidRPr="00ED049C">
        <w:rPr>
          <w:rFonts w:ascii="Arial Black" w:hAnsi="Arial Black"/>
          <w:b/>
          <w:bCs/>
        </w:rPr>
        <w:t>Beat Detection Algorithm</w:t>
      </w:r>
      <w:bookmarkEnd w:id="8"/>
    </w:p>
    <w:p w14:paraId="6F3679C8" w14:textId="4ED2159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xml:space="preserve">, this example comes with formulas that I was able to adapt to serve the purposes of </w:t>
      </w:r>
      <w:r w:rsidR="006148D0">
        <w:t>Bulb Bop</w:t>
      </w:r>
      <w:r w:rsidR="0020408A">
        <w:t>.</w:t>
      </w:r>
    </w:p>
    <w:p w14:paraId="69794A53" w14:textId="3A81C615"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 xml:space="preserve">In </w:t>
      </w:r>
      <w:r w:rsidR="006148D0">
        <w:t>Bulb Bop</w:t>
      </w:r>
      <w:r w:rsidR="00E64FE1">
        <w:t xml:space="preserve">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5F4092"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xml:space="preserv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6411F0C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D00F4A">
        <w:t>F</w:t>
      </w:r>
      <w:r w:rsidR="00557420">
        <w:t>igure</w:t>
      </w:r>
      <w:r w:rsidR="00D00F4A">
        <w:t xml:space="preserve"> 14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1"/>
                    <a:stretch>
                      <a:fillRect/>
                    </a:stretch>
                  </pic:blipFill>
                  <pic:spPr>
                    <a:xfrm>
                      <a:off x="0" y="0"/>
                      <a:ext cx="5759450" cy="6005830"/>
                    </a:xfrm>
                    <a:prstGeom prst="rect">
                      <a:avLst/>
                    </a:prstGeom>
                  </pic:spPr>
                </pic:pic>
              </a:graphicData>
            </a:graphic>
          </wp:inline>
        </w:drawing>
      </w:r>
    </w:p>
    <w:p w14:paraId="4257C84C" w14:textId="1624CD70" w:rsidR="00B10251" w:rsidRDefault="00B10251" w:rsidP="00B10251">
      <w:pPr>
        <w:pStyle w:val="Caption"/>
        <w:jc w:val="center"/>
      </w:pPr>
      <w:r>
        <w:t xml:space="preserve">Figure </w:t>
      </w:r>
      <w:fldSimple w:instr=" SEQ Figure \* ARABIC ">
        <w:r>
          <w:rPr>
            <w:noProof/>
          </w:rPr>
          <w:t>14</w:t>
        </w:r>
      </w:fldSimple>
      <w:r>
        <w:t xml:space="preserve"> - Beat Detection Algorithm in Python code</w:t>
      </w:r>
    </w:p>
    <w:p w14:paraId="1D87136B" w14:textId="77777777" w:rsidR="00F75E36" w:rsidRDefault="00F75E36"/>
    <w:p w14:paraId="38FECCCE" w14:textId="77777777" w:rsidR="0053152F" w:rsidRDefault="0053152F"/>
    <w:p w14:paraId="2B9C73DB" w14:textId="65C69187" w:rsidR="00380A3F" w:rsidRPr="00EC1ACC" w:rsidRDefault="0072481B" w:rsidP="0072481B">
      <w:pPr>
        <w:pStyle w:val="Heading2"/>
        <w:numPr>
          <w:ilvl w:val="1"/>
          <w:numId w:val="15"/>
        </w:numPr>
        <w:rPr>
          <w:rFonts w:ascii="Arial Black" w:hAnsi="Arial Black"/>
          <w:b/>
          <w:bCs/>
        </w:rPr>
      </w:pPr>
      <w:bookmarkStart w:id="9" w:name="_Toc197094352"/>
      <w:r w:rsidRPr="00EC1ACC">
        <w:rPr>
          <w:rFonts w:ascii="Arial Black" w:hAnsi="Arial Black"/>
          <w:b/>
          <w:bCs/>
        </w:rPr>
        <w:t>Future Development Mindset</w:t>
      </w:r>
      <w:bookmarkEnd w:id="9"/>
    </w:p>
    <w:p w14:paraId="246CDFC0" w14:textId="0961F5B5"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1BEC72A9" w:rsidR="006136FD" w:rsidRDefault="00021CD5" w:rsidP="00573C32">
      <w:pPr>
        <w:pStyle w:val="Caption"/>
        <w:jc w:val="center"/>
      </w:pPr>
      <w:r>
        <w:t xml:space="preserve">Figure </w:t>
      </w:r>
      <w:fldSimple w:instr=" SEQ Figure \* ARABIC ">
        <w:r w:rsidR="00B10251">
          <w:rPr>
            <w:noProof/>
          </w:rPr>
          <w:t>15</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3">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47473EA1" w:rsidR="00021CD5" w:rsidRDefault="00021CD5" w:rsidP="00573C32">
      <w:pPr>
        <w:pStyle w:val="Caption"/>
        <w:jc w:val="center"/>
      </w:pPr>
      <w:r>
        <w:t xml:space="preserve">Figure </w:t>
      </w:r>
      <w:fldSimple w:instr=" SEQ Figure \* ARABIC ">
        <w:r w:rsidR="00B10251">
          <w:rPr>
            <w:noProof/>
          </w:rPr>
          <w:t>16</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4"/>
                    <a:stretch>
                      <a:fillRect/>
                    </a:stretch>
                  </pic:blipFill>
                  <pic:spPr>
                    <a:xfrm>
                      <a:off x="0" y="0"/>
                      <a:ext cx="5759450" cy="5589905"/>
                    </a:xfrm>
                    <a:prstGeom prst="rect">
                      <a:avLst/>
                    </a:prstGeom>
                  </pic:spPr>
                </pic:pic>
              </a:graphicData>
            </a:graphic>
          </wp:inline>
        </w:drawing>
      </w:r>
    </w:p>
    <w:p w14:paraId="7BBFC1F1" w14:textId="2BC02E3D" w:rsidR="006A068D" w:rsidRDefault="004F080E" w:rsidP="00573C32">
      <w:pPr>
        <w:pStyle w:val="Caption"/>
        <w:jc w:val="center"/>
      </w:pPr>
      <w:r>
        <w:t xml:space="preserve">Figure </w:t>
      </w:r>
      <w:fldSimple w:instr=" SEQ Figure \* ARABIC ">
        <w:r w:rsidR="00B10251">
          <w:rPr>
            <w:noProof/>
          </w:rPr>
          <w:t>17</w:t>
        </w:r>
      </w:fldSimple>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5"/>
                    <a:stretch>
                      <a:fillRect/>
                    </a:stretch>
                  </pic:blipFill>
                  <pic:spPr>
                    <a:xfrm>
                      <a:off x="0" y="0"/>
                      <a:ext cx="5759450" cy="1983740"/>
                    </a:xfrm>
                    <a:prstGeom prst="rect">
                      <a:avLst/>
                    </a:prstGeom>
                  </pic:spPr>
                </pic:pic>
              </a:graphicData>
            </a:graphic>
          </wp:inline>
        </w:drawing>
      </w:r>
    </w:p>
    <w:p w14:paraId="0AE9B7A8" w14:textId="66CEA3FC" w:rsidR="00D434B7" w:rsidRDefault="00D434B7" w:rsidP="00D434B7">
      <w:pPr>
        <w:pStyle w:val="Caption"/>
      </w:pPr>
      <w:r>
        <w:t xml:space="preserve">Figure </w:t>
      </w:r>
      <w:fldSimple w:instr=" SEQ Figure \* ARABIC ">
        <w:r w:rsidR="00B10251">
          <w:rPr>
            <w:noProof/>
          </w:rPr>
          <w:t>18</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10" w:name="_Toc197094353"/>
      <w:r w:rsidRPr="00ED049C">
        <w:rPr>
          <w:rFonts w:ascii="Arial Black" w:hAnsi="Arial Black"/>
          <w:b/>
          <w:bCs/>
        </w:rPr>
        <w:lastRenderedPageBreak/>
        <w:t>Testing</w:t>
      </w:r>
      <w:bookmarkEnd w:id="10"/>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11" w:name="_Toc197094354"/>
      <w:r w:rsidRPr="00ED049C">
        <w:rPr>
          <w:rFonts w:ascii="Arial Black" w:hAnsi="Arial Black"/>
          <w:b/>
          <w:bCs/>
        </w:rPr>
        <w:t>Automated Testin</w:t>
      </w:r>
      <w:r w:rsidR="008A3615" w:rsidRPr="00ED049C">
        <w:rPr>
          <w:rFonts w:ascii="Arial Black" w:hAnsi="Arial Black"/>
          <w:b/>
          <w:bCs/>
        </w:rPr>
        <w:t>g</w:t>
      </w:r>
      <w:bookmarkEnd w:id="11"/>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6"/>
                    <a:stretch>
                      <a:fillRect/>
                    </a:stretch>
                  </pic:blipFill>
                  <pic:spPr>
                    <a:xfrm>
                      <a:off x="0" y="0"/>
                      <a:ext cx="4431790" cy="2448564"/>
                    </a:xfrm>
                    <a:prstGeom prst="rect">
                      <a:avLst/>
                    </a:prstGeom>
                  </pic:spPr>
                </pic:pic>
              </a:graphicData>
            </a:graphic>
          </wp:inline>
        </w:drawing>
      </w:r>
    </w:p>
    <w:p w14:paraId="47D82C90" w14:textId="50CC5A03" w:rsidR="005468F5" w:rsidRPr="00B209E2" w:rsidRDefault="005468F5" w:rsidP="005468F5">
      <w:pPr>
        <w:pStyle w:val="Caption"/>
        <w:jc w:val="center"/>
      </w:pPr>
      <w:r>
        <w:t xml:space="preserve">Figure </w:t>
      </w:r>
      <w:fldSimple w:instr=" SEQ Figure \* ARABIC ">
        <w:r w:rsidR="00B10251">
          <w:rPr>
            <w:noProof/>
          </w:rPr>
          <w:t>19</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proofErr w:type="spellStart"/>
      <w:r w:rsidR="00756938">
        <w:t>Wizbulb</w:t>
      </w:r>
      <w:proofErr w:type="spellEnd"/>
      <w:r w:rsidR="00756938">
        <w:t xml:space="preserve">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7"/>
                    <a:stretch>
                      <a:fillRect/>
                    </a:stretch>
                  </pic:blipFill>
                  <pic:spPr>
                    <a:xfrm>
                      <a:off x="0" y="0"/>
                      <a:ext cx="4782217" cy="2086266"/>
                    </a:xfrm>
                    <a:prstGeom prst="rect">
                      <a:avLst/>
                    </a:prstGeom>
                  </pic:spPr>
                </pic:pic>
              </a:graphicData>
            </a:graphic>
          </wp:inline>
        </w:drawing>
      </w:r>
    </w:p>
    <w:p w14:paraId="6AF7BFD2" w14:textId="2A1DF413" w:rsidR="00A14220" w:rsidRDefault="00BA7EC1" w:rsidP="00BA7EC1">
      <w:pPr>
        <w:pStyle w:val="Caption"/>
        <w:jc w:val="center"/>
      </w:pPr>
      <w:r>
        <w:t xml:space="preserve">Figure </w:t>
      </w:r>
      <w:fldSimple w:instr=" SEQ Figure \* ARABIC ">
        <w:r w:rsidR="00B10251">
          <w:rPr>
            <w:noProof/>
          </w:rPr>
          <w:t>20</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8"/>
                    <a:stretch>
                      <a:fillRect/>
                    </a:stretch>
                  </pic:blipFill>
                  <pic:spPr>
                    <a:xfrm>
                      <a:off x="0" y="0"/>
                      <a:ext cx="5759450" cy="2950210"/>
                    </a:xfrm>
                    <a:prstGeom prst="rect">
                      <a:avLst/>
                    </a:prstGeom>
                  </pic:spPr>
                </pic:pic>
              </a:graphicData>
            </a:graphic>
          </wp:inline>
        </w:drawing>
      </w:r>
    </w:p>
    <w:p w14:paraId="3EACDE84" w14:textId="0C1031A1" w:rsidR="00F4031B" w:rsidRPr="00A11232" w:rsidRDefault="00F4031B" w:rsidP="00F4031B">
      <w:pPr>
        <w:pStyle w:val="Caption"/>
        <w:jc w:val="center"/>
      </w:pPr>
      <w:r>
        <w:t xml:space="preserve">Figure </w:t>
      </w:r>
      <w:fldSimple w:instr=" SEQ Figure \* ARABIC ">
        <w:r w:rsidR="00B10251">
          <w:rPr>
            <w:noProof/>
          </w:rPr>
          <w:t>21</w:t>
        </w:r>
      </w:fldSimple>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12" w:name="_Toc197094355"/>
      <w:r w:rsidRPr="00EC1ACC">
        <w:rPr>
          <w:rFonts w:ascii="Arial Black" w:hAnsi="Arial Black"/>
          <w:b/>
          <w:bCs/>
        </w:rPr>
        <w:t>Manual Testing</w:t>
      </w:r>
      <w:bookmarkEnd w:id="12"/>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32C96D2" w:rsidR="00B43F71" w:rsidRDefault="00711F4F" w:rsidP="000F1E71">
      <w:pPr>
        <w:pStyle w:val="Caption"/>
        <w:jc w:val="center"/>
      </w:pPr>
      <w:bookmarkStart w:id="13" w:name="_Ref197095767"/>
      <w:r>
        <w:t xml:space="preserve">Figure </w:t>
      </w:r>
      <w:fldSimple w:instr=" SEQ Figure \* ARABIC ">
        <w:r w:rsidR="00B10251">
          <w:rPr>
            <w:noProof/>
          </w:rPr>
          <w:t>22</w:t>
        </w:r>
      </w:fldSimple>
      <w:bookmarkEnd w:id="13"/>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15C17015" w:rsidR="00AA667E" w:rsidRPr="001B1701" w:rsidRDefault="00AA667E" w:rsidP="00AA667E">
                            <w:pPr>
                              <w:pStyle w:val="Caption"/>
                              <w:jc w:val="center"/>
                              <w:rPr>
                                <w:sz w:val="20"/>
                                <w:szCs w:val="20"/>
                              </w:rPr>
                            </w:pPr>
                            <w:bookmarkStart w:id="14" w:name="_Ref197095810"/>
                            <w:r>
                              <w:t xml:space="preserve">Figure </w:t>
                            </w:r>
                            <w:fldSimple w:instr=" SEQ Figure \* ARABIC ">
                              <w:r w:rsidR="00B10251">
                                <w:rPr>
                                  <w:noProof/>
                                </w:rPr>
                                <w:t>23</w:t>
                              </w:r>
                            </w:fldSimple>
                            <w:bookmarkEnd w:id="14"/>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15C17015" w:rsidR="00AA667E" w:rsidRPr="001B1701" w:rsidRDefault="00AA667E" w:rsidP="00AA667E">
                      <w:pPr>
                        <w:pStyle w:val="Caption"/>
                        <w:jc w:val="center"/>
                        <w:rPr>
                          <w:sz w:val="20"/>
                          <w:szCs w:val="20"/>
                        </w:rPr>
                      </w:pPr>
                      <w:bookmarkStart w:id="15" w:name="_Ref197095810"/>
                      <w:r>
                        <w:t xml:space="preserve">Figure </w:t>
                      </w:r>
                      <w:fldSimple w:instr=" SEQ Figure \* ARABIC ">
                        <w:r w:rsidR="00B10251">
                          <w:rPr>
                            <w:noProof/>
                          </w:rPr>
                          <w:t>23</w:t>
                        </w:r>
                      </w:fldSimple>
                      <w:bookmarkEnd w:id="15"/>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44088C7C" w:rsidR="000C7677" w:rsidRPr="00C31DD2" w:rsidRDefault="000C7677" w:rsidP="000C7677">
                            <w:pPr>
                              <w:pStyle w:val="Caption"/>
                              <w:jc w:val="center"/>
                              <w:rPr>
                                <w:sz w:val="20"/>
                                <w:szCs w:val="20"/>
                              </w:rPr>
                            </w:pPr>
                            <w:r>
                              <w:t xml:space="preserve">Figure </w:t>
                            </w:r>
                            <w:fldSimple w:instr=" SEQ Figure \* ARABIC ">
                              <w:r w:rsidR="00B10251">
                                <w:rPr>
                                  <w:noProof/>
                                </w:rPr>
                                <w:t>24</w:t>
                              </w:r>
                            </w:fldSimple>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44088C7C" w:rsidR="000C7677" w:rsidRPr="00C31DD2" w:rsidRDefault="000C7677" w:rsidP="000C7677">
                      <w:pPr>
                        <w:pStyle w:val="Caption"/>
                        <w:jc w:val="center"/>
                        <w:rPr>
                          <w:sz w:val="20"/>
                          <w:szCs w:val="20"/>
                        </w:rPr>
                      </w:pPr>
                      <w:r>
                        <w:t xml:space="preserve">Figure </w:t>
                      </w:r>
                      <w:fldSimple w:instr=" SEQ Figure \* ARABIC ">
                        <w:r w:rsidR="00B10251">
                          <w:rPr>
                            <w:noProof/>
                          </w:rPr>
                          <w:t>24</w:t>
                        </w:r>
                      </w:fldSimple>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17519551" w:rsidR="000C7677" w:rsidRPr="001E616A" w:rsidRDefault="000C7677" w:rsidP="000C7677">
                            <w:pPr>
                              <w:pStyle w:val="Caption"/>
                              <w:jc w:val="center"/>
                              <w:rPr>
                                <w:sz w:val="20"/>
                                <w:szCs w:val="20"/>
                              </w:rPr>
                            </w:pPr>
                            <w:r>
                              <w:t xml:space="preserve">Figure </w:t>
                            </w:r>
                            <w:fldSimple w:instr=" SEQ Figure \* ARABIC ">
                              <w:r w:rsidR="00B10251">
                                <w:rPr>
                                  <w:noProof/>
                                </w:rPr>
                                <w:t>25</w:t>
                              </w:r>
                            </w:fldSimple>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17519551" w:rsidR="000C7677" w:rsidRPr="001E616A" w:rsidRDefault="000C7677" w:rsidP="000C7677">
                      <w:pPr>
                        <w:pStyle w:val="Caption"/>
                        <w:jc w:val="center"/>
                        <w:rPr>
                          <w:sz w:val="20"/>
                          <w:szCs w:val="20"/>
                        </w:rPr>
                      </w:pPr>
                      <w:r>
                        <w:t xml:space="preserve">Figure </w:t>
                      </w:r>
                      <w:fldSimple w:instr=" SEQ Figure \* ARABIC ">
                        <w:r w:rsidR="00B10251">
                          <w:rPr>
                            <w:noProof/>
                          </w:rPr>
                          <w:t>25</w:t>
                        </w:r>
                      </w:fldSimple>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16" w:name="_Toc197094356"/>
      <w:r w:rsidRPr="00EC1ACC">
        <w:rPr>
          <w:rFonts w:ascii="Arial Black" w:hAnsi="Arial Black"/>
          <w:b/>
          <w:bCs/>
        </w:rPr>
        <w:lastRenderedPageBreak/>
        <w:t>Evaluation and Conclusion</w:t>
      </w:r>
      <w:bookmarkEnd w:id="16"/>
    </w:p>
    <w:p w14:paraId="7AFDD270" w14:textId="7D68F94C" w:rsidR="00A74734" w:rsidRPr="00EC1ACC" w:rsidRDefault="00A74734" w:rsidP="006D1239">
      <w:pPr>
        <w:pStyle w:val="Heading2"/>
        <w:numPr>
          <w:ilvl w:val="1"/>
          <w:numId w:val="15"/>
        </w:numPr>
        <w:rPr>
          <w:rFonts w:ascii="Arial Black" w:hAnsi="Arial Black"/>
          <w:b/>
          <w:bCs/>
        </w:rPr>
      </w:pPr>
      <w:bookmarkStart w:id="17" w:name="_Toc197094357"/>
      <w:r w:rsidRPr="00EC1ACC">
        <w:rPr>
          <w:rFonts w:ascii="Arial Black" w:hAnsi="Arial Black"/>
          <w:b/>
          <w:bCs/>
        </w:rPr>
        <w:t>Evaluation of Project Success</w:t>
      </w:r>
      <w:bookmarkEnd w:id="17"/>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27F3F4CE" w:rsidR="00C4491E" w:rsidRDefault="001570B4" w:rsidP="002F5FD0">
      <w:r>
        <w:t xml:space="preserve">“The system should connect to and control a </w:t>
      </w:r>
      <w:r w:rsidR="00BD1272">
        <w:t>Wi-Fi-enabled smart light bulb” As seen through the manual testing (</w:t>
      </w:r>
      <w:r w:rsidR="00D10FA9">
        <w:fldChar w:fldCharType="begin"/>
      </w:r>
      <w:r w:rsidR="00D10FA9">
        <w:instrText xml:space="preserve"> REF _Ref197095767 \h </w:instrText>
      </w:r>
      <w:r w:rsidR="00D10FA9">
        <w:fldChar w:fldCharType="separate"/>
      </w:r>
      <w:r w:rsidR="00D10FA9">
        <w:t xml:space="preserve">Figure </w:t>
      </w:r>
      <w:r w:rsidR="00D10FA9">
        <w:rPr>
          <w:noProof/>
        </w:rPr>
        <w:t>22</w:t>
      </w:r>
      <w:r w:rsidR="00D10FA9">
        <w:fldChar w:fldCharType="end"/>
      </w:r>
      <w:r w:rsidR="00D10FA9">
        <w:t xml:space="preserve"> and </w:t>
      </w:r>
      <w:r w:rsidR="00D10FA9">
        <w:fldChar w:fldCharType="begin"/>
      </w:r>
      <w:r w:rsidR="00D10FA9">
        <w:instrText xml:space="preserve"> REF _Ref197095810 \h </w:instrText>
      </w:r>
      <w:r w:rsidR="00D10FA9">
        <w:fldChar w:fldCharType="separate"/>
      </w:r>
      <w:r w:rsidR="00D10FA9">
        <w:t xml:space="preserve">Figure </w:t>
      </w:r>
      <w:r w:rsidR="00D10FA9">
        <w:rPr>
          <w:noProof/>
        </w:rPr>
        <w:t>23</w:t>
      </w:r>
      <w:r w:rsidR="00D10FA9">
        <w:fldChar w:fldCharType="end"/>
      </w:r>
      <w:r w:rsidR="00D10FA9">
        <w:fldChar w:fldCharType="begin"/>
      </w:r>
      <w:r w:rsidR="00D10FA9">
        <w:instrText xml:space="preserve"> REF _Ref197095770 \h </w:instrText>
      </w:r>
      <w:r w:rsidR="00D10FA9">
        <w:fldChar w:fldCharType="separate"/>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65BC1951" w:rsidR="00B56D02" w:rsidRDefault="00B56D02" w:rsidP="002F5FD0">
      <w:r>
        <w:t xml:space="preserve">“The system should detect music rhythm and temp from an audio source and synchronise the light settings accordingly”, </w:t>
      </w:r>
      <w:r w:rsidR="00581C70">
        <w:t>as seen in Figure 23 and 24</w:t>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7C538C3F"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Figure 25)</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3"/>
                    <a:stretch>
                      <a:fillRect/>
                    </a:stretch>
                  </pic:blipFill>
                  <pic:spPr>
                    <a:xfrm>
                      <a:off x="0" y="0"/>
                      <a:ext cx="5759450" cy="4946650"/>
                    </a:xfrm>
                    <a:prstGeom prst="rect">
                      <a:avLst/>
                    </a:prstGeom>
                  </pic:spPr>
                </pic:pic>
              </a:graphicData>
            </a:graphic>
          </wp:inline>
        </w:drawing>
      </w:r>
    </w:p>
    <w:p w14:paraId="3ECF97E3" w14:textId="02D0BF06" w:rsidR="00C93C2B" w:rsidRDefault="00C93C2B" w:rsidP="00C93C2B">
      <w:pPr>
        <w:pStyle w:val="Caption"/>
        <w:jc w:val="center"/>
      </w:pPr>
      <w:bookmarkStart w:id="18" w:name="_Ref197095770"/>
      <w:r>
        <w:t xml:space="preserve">Figure </w:t>
      </w:r>
      <w:fldSimple w:instr=" SEQ Figure \* ARABIC ">
        <w:r w:rsidR="00B10251">
          <w:rPr>
            <w:noProof/>
          </w:rPr>
          <w:t>26</w:t>
        </w:r>
      </w:fldSimple>
      <w:bookmarkEnd w:id="18"/>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w:t>
      </w:r>
      <w:proofErr w:type="gramStart"/>
      <w:r w:rsidR="006F7DE1">
        <w:t>changing coloured</w:t>
      </w:r>
      <w:proofErr w:type="gramEnd"/>
      <w:r w:rsidR="006F7DE1">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19" w:name="_Toc197094358"/>
      <w:r w:rsidRPr="00EC1ACC">
        <w:rPr>
          <w:rFonts w:ascii="Arial Black" w:hAnsi="Arial Black"/>
          <w:b/>
          <w:bCs/>
        </w:rPr>
        <w:t>Reflection of Process</w:t>
      </w:r>
      <w:bookmarkEnd w:id="19"/>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4"/>
                    <a:stretch>
                      <a:fillRect/>
                    </a:stretch>
                  </pic:blipFill>
                  <pic:spPr>
                    <a:xfrm>
                      <a:off x="0" y="0"/>
                      <a:ext cx="5759450" cy="2162175"/>
                    </a:xfrm>
                    <a:prstGeom prst="rect">
                      <a:avLst/>
                    </a:prstGeom>
                  </pic:spPr>
                </pic:pic>
              </a:graphicData>
            </a:graphic>
          </wp:inline>
        </w:drawing>
      </w:r>
    </w:p>
    <w:p w14:paraId="62D59FB9" w14:textId="0FF130F8" w:rsidR="005A0EED" w:rsidRDefault="00DA3268" w:rsidP="00C62F9D">
      <w:pPr>
        <w:pStyle w:val="Caption"/>
        <w:jc w:val="center"/>
      </w:pPr>
      <w:r>
        <w:t xml:space="preserve">Figure </w:t>
      </w:r>
      <w:fldSimple w:instr=" SEQ Figure \* ARABIC ">
        <w:r w:rsidR="00B10251">
          <w:rPr>
            <w:noProof/>
          </w:rPr>
          <w:t>27</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spellStart"/>
      <w:proofErr w:type="gramStart"/>
      <w:r>
        <w:t>it’s</w:t>
      </w:r>
      <w:proofErr w:type="spellEnd"/>
      <w:proofErr w:type="gram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20" w:name="_Toc197094359"/>
      <w:r w:rsidRPr="002A09A0">
        <w:rPr>
          <w:rFonts w:ascii="Arial Black" w:hAnsi="Arial Black"/>
          <w:b/>
          <w:bCs/>
        </w:rPr>
        <w:t>Evaluation of Software</w:t>
      </w:r>
      <w:bookmarkEnd w:id="20"/>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5"/>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10B4EA3D" w:rsidR="00603B67" w:rsidRDefault="00726C6F" w:rsidP="00726C6F">
      <w:pPr>
        <w:pStyle w:val="Caption"/>
        <w:jc w:val="center"/>
      </w:pPr>
      <w:r>
        <w:t xml:space="preserve">Figure </w:t>
      </w:r>
      <w:fldSimple w:instr=" SEQ Figure \* ARABIC ">
        <w:r w:rsidR="00B10251">
          <w:rPr>
            <w:noProof/>
          </w:rPr>
          <w:t>28</w:t>
        </w:r>
      </w:fldSimple>
      <w:r>
        <w:t xml:space="preserve"> - Screenshot of Index Page</w:t>
      </w:r>
      <w:r w:rsidR="00044564">
        <w:t xml:space="preserve"> in light mode</w:t>
      </w:r>
    </w:p>
    <w:p w14:paraId="651A4EF8" w14:textId="36330762" w:rsidR="00726C6F" w:rsidRDefault="00726C6F" w:rsidP="00726C6F">
      <w:r>
        <w:t xml:space="preserve">As can be seen in the </w:t>
      </w:r>
      <w:r w:rsidR="00ED6AC3">
        <w:t xml:space="preserve">images of the user interface in this report (Figures </w:t>
      </w:r>
      <w:r w:rsidR="008067A5">
        <w:t xml:space="preserve">1, 2, 3, 4, 5, 6, 7, 8, 25, 27)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proofErr w:type="spellStart"/>
      <w:r w:rsidR="003348DD">
        <w:t>css</w:t>
      </w:r>
      <w:proofErr w:type="spellEnd"/>
      <w:r w:rsidR="003348DD">
        <w:t xml:space="preserve"> styling and the</w:t>
      </w:r>
      <w:r w:rsidR="0033359C">
        <w:t xml:space="preserve"> various elements of the html, there is minimal custom </w:t>
      </w:r>
      <w:proofErr w:type="spellStart"/>
      <w:r w:rsidR="0033359C">
        <w:t>css</w:t>
      </w:r>
      <w:proofErr w:type="spellEnd"/>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6"/>
                    <a:stretch>
                      <a:fillRect/>
                    </a:stretch>
                  </pic:blipFill>
                  <pic:spPr>
                    <a:xfrm>
                      <a:off x="0" y="0"/>
                      <a:ext cx="5759450" cy="7606030"/>
                    </a:xfrm>
                    <a:prstGeom prst="rect">
                      <a:avLst/>
                    </a:prstGeom>
                  </pic:spPr>
                </pic:pic>
              </a:graphicData>
            </a:graphic>
          </wp:inline>
        </w:drawing>
      </w:r>
    </w:p>
    <w:p w14:paraId="26D7E23F" w14:textId="38821F28" w:rsidR="00612653" w:rsidRDefault="00D2122D" w:rsidP="00D2122D">
      <w:pPr>
        <w:pStyle w:val="Caption"/>
        <w:jc w:val="center"/>
      </w:pPr>
      <w:r>
        <w:t xml:space="preserve">Figure </w:t>
      </w:r>
      <w:fldSimple w:instr=" SEQ Figure \* ARABIC ">
        <w:r w:rsidR="00B10251">
          <w:rPr>
            <w:noProof/>
          </w:rPr>
          <w:t>29</w:t>
        </w:r>
      </w:fldSimple>
      <w:r>
        <w:t xml:space="preserve"> - Index Endpoint Backend Code Screenshot</w:t>
      </w:r>
    </w:p>
    <w:p w14:paraId="0063B850" w14:textId="6FD30D59"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37"/>
                    <a:stretch>
                      <a:fillRect/>
                    </a:stretch>
                  </pic:blipFill>
                  <pic:spPr>
                    <a:xfrm>
                      <a:off x="0" y="0"/>
                      <a:ext cx="5759450" cy="6567805"/>
                    </a:xfrm>
                    <a:prstGeom prst="rect">
                      <a:avLst/>
                    </a:prstGeom>
                  </pic:spPr>
                </pic:pic>
              </a:graphicData>
            </a:graphic>
          </wp:inline>
        </w:drawing>
      </w:r>
    </w:p>
    <w:p w14:paraId="2969531D" w14:textId="56939557" w:rsidR="00572F2A" w:rsidRDefault="006A092C" w:rsidP="006A092C">
      <w:pPr>
        <w:pStyle w:val="Caption"/>
        <w:jc w:val="center"/>
      </w:pPr>
      <w:r>
        <w:t xml:space="preserve">Figure </w:t>
      </w:r>
      <w:fldSimple w:instr=" SEQ Figure \* ARABIC ">
        <w:r w:rsidR="00B10251">
          <w:rPr>
            <w:noProof/>
          </w:rPr>
          <w:t>30</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21" w:name="_Toc197094360"/>
      <w:r w:rsidRPr="002A09A0">
        <w:rPr>
          <w:rFonts w:ascii="Arial Black" w:hAnsi="Arial Black"/>
          <w:b/>
          <w:bCs/>
        </w:rPr>
        <w:t>Suggestions for Further Work</w:t>
      </w:r>
      <w:bookmarkEnd w:id="21"/>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16B7770C" w:rsidR="00F45C21" w:rsidRDefault="00F45C21" w:rsidP="00F45C21">
      <w:pPr>
        <w:pStyle w:val="ListParagraph"/>
        <w:numPr>
          <w:ilvl w:val="0"/>
          <w:numId w:val="18"/>
        </w:numPr>
      </w:pPr>
      <w:r>
        <w:t xml:space="preserve">Complete work on </w:t>
      </w:r>
      <w:r w:rsidR="00010123">
        <w:t xml:space="preserve">the </w:t>
      </w:r>
      <w:r>
        <w:t>fourth user requirement.</w:t>
      </w:r>
    </w:p>
    <w:p w14:paraId="20148FA1" w14:textId="72F3C986"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w:t>
      </w:r>
      <w:r w:rsidR="005B794C">
        <w:t>to discover the type of bulb that is connected programmatically</w:t>
      </w:r>
      <w:r w:rsidR="00B27B04">
        <w:t xml:space="preserve">, to allow for packets to change depending on the bulb that is connected to ensure that colour change packets aren’t sent to a bulb that does not ha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1BF58C28"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w:t>
      </w:r>
      <w:proofErr w:type="spellStart"/>
      <w:r w:rsidR="009B4FD0">
        <w:t>PyInstaller</w:t>
      </w:r>
      <w:proofErr w:type="spellEnd"/>
      <w:r w:rsidR="009B4FD0">
        <w:t xml:space="preserve"> </w:t>
      </w:r>
      <w:r w:rsidR="00AE3DA3">
        <w:fldChar w:fldCharType="begin"/>
      </w:r>
      <w:r w:rsidR="00AE3DA3">
        <w:instrText xml:space="preserve"> ADDIN ZOTERO_ITEM CSL_CITATION {"citationID":"rO8EHzHr","properties":{"formattedCitation":"({\\i{}Pyinstaller}, 2025)","plainCitation":"(Pyinstaller, 2025)","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AE3DA3" w:rsidRPr="00AE3DA3">
        <w:rPr>
          <w:rFonts w:cs="Arial"/>
          <w:kern w:val="0"/>
        </w:rPr>
        <w:t>(</w:t>
      </w:r>
      <w:r w:rsidR="00AE3DA3" w:rsidRPr="00AE3DA3">
        <w:rPr>
          <w:rFonts w:cs="Arial"/>
          <w:i/>
          <w:iCs/>
          <w:kern w:val="0"/>
        </w:rPr>
        <w:t>Pyinstaller</w:t>
      </w:r>
      <w:r w:rsidR="00AE3DA3" w:rsidRPr="00AE3DA3">
        <w:rPr>
          <w:rFonts w:cs="Arial"/>
          <w:kern w:val="0"/>
        </w:rPr>
        <w:t>, 2025)</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22" w:name="_Toc197094361"/>
      <w:r w:rsidRPr="002A09A0">
        <w:rPr>
          <w:rFonts w:ascii="Arial Black" w:hAnsi="Arial Black"/>
          <w:b/>
          <w:bCs/>
        </w:rPr>
        <w:t>Conclusion</w:t>
      </w:r>
      <w:bookmarkEnd w:id="22"/>
    </w:p>
    <w:p w14:paraId="4B5134DA" w14:textId="77777777" w:rsidR="005A2576" w:rsidRDefault="004802D3" w:rsidP="00C971B7">
      <w:r>
        <w:t>To conclude this repor</w:t>
      </w:r>
      <w:r w:rsidR="00C24321">
        <w:t xml:space="preserve">t, </w:t>
      </w:r>
      <w:proofErr w:type="spellStart"/>
      <w:r w:rsidR="00C24321">
        <w:t>Bulp</w:t>
      </w:r>
      <w:proofErr w:type="spellEnd"/>
      <w:r w:rsidR="00C24321">
        <w:t xml:space="preserve">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7CAF3742" w14:textId="21F190EA" w:rsidR="001908B7"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8"/>
      <w:footerReference w:type="default" r:id="rId3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A89D5" w14:textId="77777777" w:rsidR="00642973" w:rsidRDefault="00642973" w:rsidP="00175125">
      <w:pPr>
        <w:spacing w:after="0" w:line="240" w:lineRule="auto"/>
      </w:pPr>
      <w:r>
        <w:separator/>
      </w:r>
    </w:p>
  </w:endnote>
  <w:endnote w:type="continuationSeparator" w:id="0">
    <w:p w14:paraId="194054DC" w14:textId="77777777" w:rsidR="00642973" w:rsidRDefault="00642973" w:rsidP="00175125">
      <w:pPr>
        <w:spacing w:after="0" w:line="240" w:lineRule="auto"/>
      </w:pPr>
      <w:r>
        <w:continuationSeparator/>
      </w:r>
    </w:p>
  </w:endnote>
  <w:endnote w:type="continuationNotice" w:id="1">
    <w:p w14:paraId="3F47D17A" w14:textId="77777777" w:rsidR="00642973" w:rsidRDefault="006429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7EF69" w14:textId="77777777" w:rsidR="00642973" w:rsidRDefault="00642973" w:rsidP="00175125">
      <w:pPr>
        <w:spacing w:after="0" w:line="240" w:lineRule="auto"/>
      </w:pPr>
      <w:r>
        <w:separator/>
      </w:r>
    </w:p>
  </w:footnote>
  <w:footnote w:type="continuationSeparator" w:id="0">
    <w:p w14:paraId="0EA9D47C" w14:textId="77777777" w:rsidR="00642973" w:rsidRDefault="00642973" w:rsidP="00175125">
      <w:pPr>
        <w:spacing w:after="0" w:line="240" w:lineRule="auto"/>
      </w:pPr>
      <w:r>
        <w:continuationSeparator/>
      </w:r>
    </w:p>
  </w:footnote>
  <w:footnote w:type="continuationNotice" w:id="1">
    <w:p w14:paraId="2BE6D865" w14:textId="77777777" w:rsidR="00642973" w:rsidRDefault="006429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5AF5"/>
    <w:rsid w:val="000573A2"/>
    <w:rsid w:val="00057C0B"/>
    <w:rsid w:val="000606F1"/>
    <w:rsid w:val="00060DAB"/>
    <w:rsid w:val="0006236A"/>
    <w:rsid w:val="000643BA"/>
    <w:rsid w:val="00065348"/>
    <w:rsid w:val="00065F9B"/>
    <w:rsid w:val="00070019"/>
    <w:rsid w:val="0007205F"/>
    <w:rsid w:val="000720F7"/>
    <w:rsid w:val="00073D35"/>
    <w:rsid w:val="0007650B"/>
    <w:rsid w:val="00080A56"/>
    <w:rsid w:val="00080AD2"/>
    <w:rsid w:val="00080DA3"/>
    <w:rsid w:val="0008191E"/>
    <w:rsid w:val="00082805"/>
    <w:rsid w:val="00083903"/>
    <w:rsid w:val="00083D84"/>
    <w:rsid w:val="00085A5E"/>
    <w:rsid w:val="00086D1D"/>
    <w:rsid w:val="000961E9"/>
    <w:rsid w:val="00097DBD"/>
    <w:rsid w:val="000A2D38"/>
    <w:rsid w:val="000A38B9"/>
    <w:rsid w:val="000A4695"/>
    <w:rsid w:val="000A5C24"/>
    <w:rsid w:val="000A78AD"/>
    <w:rsid w:val="000B0EA3"/>
    <w:rsid w:val="000B1C07"/>
    <w:rsid w:val="000B2B07"/>
    <w:rsid w:val="000B5C87"/>
    <w:rsid w:val="000C3378"/>
    <w:rsid w:val="000C380A"/>
    <w:rsid w:val="000C3FF8"/>
    <w:rsid w:val="000C4FC7"/>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510B6"/>
    <w:rsid w:val="001529B5"/>
    <w:rsid w:val="00153056"/>
    <w:rsid w:val="00155428"/>
    <w:rsid w:val="00155614"/>
    <w:rsid w:val="00155A90"/>
    <w:rsid w:val="001570B4"/>
    <w:rsid w:val="00160168"/>
    <w:rsid w:val="00160916"/>
    <w:rsid w:val="00161786"/>
    <w:rsid w:val="00163CA8"/>
    <w:rsid w:val="00166EC4"/>
    <w:rsid w:val="00167A9E"/>
    <w:rsid w:val="001703BE"/>
    <w:rsid w:val="00172AA2"/>
    <w:rsid w:val="00175125"/>
    <w:rsid w:val="001776E5"/>
    <w:rsid w:val="0018198F"/>
    <w:rsid w:val="00184015"/>
    <w:rsid w:val="001844B1"/>
    <w:rsid w:val="001849AE"/>
    <w:rsid w:val="00184D33"/>
    <w:rsid w:val="0018763F"/>
    <w:rsid w:val="001908B7"/>
    <w:rsid w:val="00190E3D"/>
    <w:rsid w:val="00191631"/>
    <w:rsid w:val="00191FAA"/>
    <w:rsid w:val="00192FA9"/>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849"/>
    <w:rsid w:val="001C7B97"/>
    <w:rsid w:val="001C7BD8"/>
    <w:rsid w:val="001D0070"/>
    <w:rsid w:val="001D05F8"/>
    <w:rsid w:val="001D0A76"/>
    <w:rsid w:val="001D0BF7"/>
    <w:rsid w:val="001D1D08"/>
    <w:rsid w:val="001D69B6"/>
    <w:rsid w:val="001D7C5E"/>
    <w:rsid w:val="001E0280"/>
    <w:rsid w:val="001E0377"/>
    <w:rsid w:val="001E1979"/>
    <w:rsid w:val="001E2D99"/>
    <w:rsid w:val="001E66C0"/>
    <w:rsid w:val="001F0A25"/>
    <w:rsid w:val="001F11D9"/>
    <w:rsid w:val="001F25A6"/>
    <w:rsid w:val="001F2831"/>
    <w:rsid w:val="001F43A9"/>
    <w:rsid w:val="001F4AED"/>
    <w:rsid w:val="001F7F70"/>
    <w:rsid w:val="002034DD"/>
    <w:rsid w:val="0020408A"/>
    <w:rsid w:val="00207E55"/>
    <w:rsid w:val="00211085"/>
    <w:rsid w:val="00215191"/>
    <w:rsid w:val="00215C96"/>
    <w:rsid w:val="00216317"/>
    <w:rsid w:val="0021754A"/>
    <w:rsid w:val="00220D69"/>
    <w:rsid w:val="002214C0"/>
    <w:rsid w:val="00221C91"/>
    <w:rsid w:val="00222E23"/>
    <w:rsid w:val="002235E4"/>
    <w:rsid w:val="002237B7"/>
    <w:rsid w:val="00224361"/>
    <w:rsid w:val="002256F9"/>
    <w:rsid w:val="00226A05"/>
    <w:rsid w:val="00226C01"/>
    <w:rsid w:val="00227A72"/>
    <w:rsid w:val="00227E05"/>
    <w:rsid w:val="0023087F"/>
    <w:rsid w:val="00236A91"/>
    <w:rsid w:val="002372DC"/>
    <w:rsid w:val="0023759E"/>
    <w:rsid w:val="00237E77"/>
    <w:rsid w:val="002402DB"/>
    <w:rsid w:val="002404F5"/>
    <w:rsid w:val="00240B85"/>
    <w:rsid w:val="00242D08"/>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545E"/>
    <w:rsid w:val="002666A9"/>
    <w:rsid w:val="00266990"/>
    <w:rsid w:val="0027131E"/>
    <w:rsid w:val="00271AA9"/>
    <w:rsid w:val="00274454"/>
    <w:rsid w:val="00275104"/>
    <w:rsid w:val="002755A2"/>
    <w:rsid w:val="00275A97"/>
    <w:rsid w:val="00275AF2"/>
    <w:rsid w:val="00275B7C"/>
    <w:rsid w:val="002770C2"/>
    <w:rsid w:val="00277FDF"/>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583F"/>
    <w:rsid w:val="002C5A0A"/>
    <w:rsid w:val="002C6274"/>
    <w:rsid w:val="002C7417"/>
    <w:rsid w:val="002C764E"/>
    <w:rsid w:val="002D0540"/>
    <w:rsid w:val="002D137E"/>
    <w:rsid w:val="002D1F65"/>
    <w:rsid w:val="002D3034"/>
    <w:rsid w:val="002D44A7"/>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57D8"/>
    <w:rsid w:val="00307FE6"/>
    <w:rsid w:val="00314ED6"/>
    <w:rsid w:val="00314F50"/>
    <w:rsid w:val="00315CCB"/>
    <w:rsid w:val="00315E0D"/>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37399"/>
    <w:rsid w:val="00350198"/>
    <w:rsid w:val="00353287"/>
    <w:rsid w:val="0035385B"/>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9F8"/>
    <w:rsid w:val="003854A0"/>
    <w:rsid w:val="00387557"/>
    <w:rsid w:val="003877B4"/>
    <w:rsid w:val="003921C5"/>
    <w:rsid w:val="00392B06"/>
    <w:rsid w:val="00392B5C"/>
    <w:rsid w:val="00393921"/>
    <w:rsid w:val="00393DEB"/>
    <w:rsid w:val="00395DFE"/>
    <w:rsid w:val="003964DC"/>
    <w:rsid w:val="003B08D1"/>
    <w:rsid w:val="003B0A49"/>
    <w:rsid w:val="003B2D0F"/>
    <w:rsid w:val="003B3BE3"/>
    <w:rsid w:val="003B4999"/>
    <w:rsid w:val="003B5453"/>
    <w:rsid w:val="003C074A"/>
    <w:rsid w:val="003C2B18"/>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6117"/>
    <w:rsid w:val="0041724C"/>
    <w:rsid w:val="00421E3B"/>
    <w:rsid w:val="00424B1C"/>
    <w:rsid w:val="00425CAB"/>
    <w:rsid w:val="00426DDB"/>
    <w:rsid w:val="00430987"/>
    <w:rsid w:val="004312E2"/>
    <w:rsid w:val="00432308"/>
    <w:rsid w:val="00433D8B"/>
    <w:rsid w:val="00437EBB"/>
    <w:rsid w:val="00441447"/>
    <w:rsid w:val="00441E9F"/>
    <w:rsid w:val="004455C6"/>
    <w:rsid w:val="004500E1"/>
    <w:rsid w:val="004527BB"/>
    <w:rsid w:val="00453BB6"/>
    <w:rsid w:val="0045531E"/>
    <w:rsid w:val="00460FE1"/>
    <w:rsid w:val="00461776"/>
    <w:rsid w:val="0046340D"/>
    <w:rsid w:val="00463C90"/>
    <w:rsid w:val="00464A46"/>
    <w:rsid w:val="00466F3B"/>
    <w:rsid w:val="004678BE"/>
    <w:rsid w:val="004703B9"/>
    <w:rsid w:val="004714DC"/>
    <w:rsid w:val="004715DD"/>
    <w:rsid w:val="00471D6C"/>
    <w:rsid w:val="00473100"/>
    <w:rsid w:val="00474C42"/>
    <w:rsid w:val="004766CB"/>
    <w:rsid w:val="0047789F"/>
    <w:rsid w:val="00477AFC"/>
    <w:rsid w:val="00477CFF"/>
    <w:rsid w:val="004802D3"/>
    <w:rsid w:val="004839FD"/>
    <w:rsid w:val="00484782"/>
    <w:rsid w:val="00484BF8"/>
    <w:rsid w:val="00486D2D"/>
    <w:rsid w:val="004909A9"/>
    <w:rsid w:val="0049264A"/>
    <w:rsid w:val="004948E7"/>
    <w:rsid w:val="00494CD7"/>
    <w:rsid w:val="00496684"/>
    <w:rsid w:val="004966F6"/>
    <w:rsid w:val="00496F4E"/>
    <w:rsid w:val="004A1CB9"/>
    <w:rsid w:val="004A200B"/>
    <w:rsid w:val="004A41A1"/>
    <w:rsid w:val="004A7BE0"/>
    <w:rsid w:val="004A7FE0"/>
    <w:rsid w:val="004B431E"/>
    <w:rsid w:val="004B5AC6"/>
    <w:rsid w:val="004B684E"/>
    <w:rsid w:val="004B6C5B"/>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E6FE7"/>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2A7B"/>
    <w:rsid w:val="005358D4"/>
    <w:rsid w:val="005375CC"/>
    <w:rsid w:val="0054269F"/>
    <w:rsid w:val="00542D55"/>
    <w:rsid w:val="00543510"/>
    <w:rsid w:val="00544E75"/>
    <w:rsid w:val="0054585C"/>
    <w:rsid w:val="005468F5"/>
    <w:rsid w:val="00546DE3"/>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C1D"/>
    <w:rsid w:val="005A6772"/>
    <w:rsid w:val="005A7AF4"/>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5878"/>
    <w:rsid w:val="005E6295"/>
    <w:rsid w:val="005E7969"/>
    <w:rsid w:val="005F04D9"/>
    <w:rsid w:val="005F28C5"/>
    <w:rsid w:val="005F4092"/>
    <w:rsid w:val="005F4EEE"/>
    <w:rsid w:val="005F4F81"/>
    <w:rsid w:val="00600873"/>
    <w:rsid w:val="006014B1"/>
    <w:rsid w:val="00602B17"/>
    <w:rsid w:val="00603B67"/>
    <w:rsid w:val="006052F6"/>
    <w:rsid w:val="0060587B"/>
    <w:rsid w:val="00606B67"/>
    <w:rsid w:val="00607F94"/>
    <w:rsid w:val="006114E0"/>
    <w:rsid w:val="00612653"/>
    <w:rsid w:val="00613530"/>
    <w:rsid w:val="006136FD"/>
    <w:rsid w:val="006148D0"/>
    <w:rsid w:val="00614F47"/>
    <w:rsid w:val="0062045C"/>
    <w:rsid w:val="00621CB3"/>
    <w:rsid w:val="00622540"/>
    <w:rsid w:val="00626FE6"/>
    <w:rsid w:val="00627AE5"/>
    <w:rsid w:val="00627CD8"/>
    <w:rsid w:val="00630DD4"/>
    <w:rsid w:val="00635B26"/>
    <w:rsid w:val="00640F67"/>
    <w:rsid w:val="00642973"/>
    <w:rsid w:val="006435EB"/>
    <w:rsid w:val="00643FDE"/>
    <w:rsid w:val="00644B73"/>
    <w:rsid w:val="0064518A"/>
    <w:rsid w:val="00645AF6"/>
    <w:rsid w:val="00647359"/>
    <w:rsid w:val="00647DED"/>
    <w:rsid w:val="00650349"/>
    <w:rsid w:val="00650EE9"/>
    <w:rsid w:val="00651D8A"/>
    <w:rsid w:val="006530DD"/>
    <w:rsid w:val="00653667"/>
    <w:rsid w:val="006540C3"/>
    <w:rsid w:val="00654810"/>
    <w:rsid w:val="00660A7A"/>
    <w:rsid w:val="00661F48"/>
    <w:rsid w:val="00663E94"/>
    <w:rsid w:val="006668A9"/>
    <w:rsid w:val="00667412"/>
    <w:rsid w:val="0067114F"/>
    <w:rsid w:val="006735C1"/>
    <w:rsid w:val="006735F1"/>
    <w:rsid w:val="006764F5"/>
    <w:rsid w:val="00677410"/>
    <w:rsid w:val="00682868"/>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5586"/>
    <w:rsid w:val="006D5684"/>
    <w:rsid w:val="006E011C"/>
    <w:rsid w:val="006E1847"/>
    <w:rsid w:val="006E1DBD"/>
    <w:rsid w:val="006E207D"/>
    <w:rsid w:val="006E3074"/>
    <w:rsid w:val="006E46B5"/>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05FD"/>
    <w:rsid w:val="00711C5D"/>
    <w:rsid w:val="00711F4F"/>
    <w:rsid w:val="00712672"/>
    <w:rsid w:val="00712A39"/>
    <w:rsid w:val="00716497"/>
    <w:rsid w:val="00716F5F"/>
    <w:rsid w:val="007200DE"/>
    <w:rsid w:val="007208BE"/>
    <w:rsid w:val="00721452"/>
    <w:rsid w:val="00724685"/>
    <w:rsid w:val="007246A7"/>
    <w:rsid w:val="0072481B"/>
    <w:rsid w:val="00726C6F"/>
    <w:rsid w:val="00730C78"/>
    <w:rsid w:val="00731BBA"/>
    <w:rsid w:val="0073524C"/>
    <w:rsid w:val="007356EF"/>
    <w:rsid w:val="00736343"/>
    <w:rsid w:val="007376FE"/>
    <w:rsid w:val="00740414"/>
    <w:rsid w:val="007435C4"/>
    <w:rsid w:val="00743A82"/>
    <w:rsid w:val="00744B0F"/>
    <w:rsid w:val="00745E81"/>
    <w:rsid w:val="00746917"/>
    <w:rsid w:val="00750049"/>
    <w:rsid w:val="007500DF"/>
    <w:rsid w:val="00756938"/>
    <w:rsid w:val="00760B6C"/>
    <w:rsid w:val="007655C2"/>
    <w:rsid w:val="007657D0"/>
    <w:rsid w:val="00772B5B"/>
    <w:rsid w:val="0078250D"/>
    <w:rsid w:val="00782B65"/>
    <w:rsid w:val="0078429B"/>
    <w:rsid w:val="007855CE"/>
    <w:rsid w:val="00785EA7"/>
    <w:rsid w:val="00792B85"/>
    <w:rsid w:val="00796313"/>
    <w:rsid w:val="00797699"/>
    <w:rsid w:val="007A36CE"/>
    <w:rsid w:val="007A4FE0"/>
    <w:rsid w:val="007A6022"/>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226B"/>
    <w:rsid w:val="007E23B8"/>
    <w:rsid w:val="007E23F2"/>
    <w:rsid w:val="007E275E"/>
    <w:rsid w:val="007E2FCA"/>
    <w:rsid w:val="007E3569"/>
    <w:rsid w:val="007E3722"/>
    <w:rsid w:val="007E41C7"/>
    <w:rsid w:val="007E6582"/>
    <w:rsid w:val="007E7108"/>
    <w:rsid w:val="007F0682"/>
    <w:rsid w:val="007F0811"/>
    <w:rsid w:val="007F598B"/>
    <w:rsid w:val="00800427"/>
    <w:rsid w:val="0080540D"/>
    <w:rsid w:val="008067A5"/>
    <w:rsid w:val="00810098"/>
    <w:rsid w:val="0081106A"/>
    <w:rsid w:val="008117A2"/>
    <w:rsid w:val="00811AD7"/>
    <w:rsid w:val="00813ABD"/>
    <w:rsid w:val="0081505B"/>
    <w:rsid w:val="00815273"/>
    <w:rsid w:val="0081556D"/>
    <w:rsid w:val="0081701E"/>
    <w:rsid w:val="00817A27"/>
    <w:rsid w:val="00817DC8"/>
    <w:rsid w:val="00820A22"/>
    <w:rsid w:val="0082297C"/>
    <w:rsid w:val="008234CF"/>
    <w:rsid w:val="00824B0A"/>
    <w:rsid w:val="008261FB"/>
    <w:rsid w:val="0083221C"/>
    <w:rsid w:val="00842B52"/>
    <w:rsid w:val="00844D7E"/>
    <w:rsid w:val="008478CB"/>
    <w:rsid w:val="00850F2E"/>
    <w:rsid w:val="00851EBC"/>
    <w:rsid w:val="008570A7"/>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5A37"/>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7CD0"/>
    <w:rsid w:val="009C0047"/>
    <w:rsid w:val="009C0CAA"/>
    <w:rsid w:val="009C3E12"/>
    <w:rsid w:val="009C47FC"/>
    <w:rsid w:val="009C67F1"/>
    <w:rsid w:val="009C772F"/>
    <w:rsid w:val="009D00D3"/>
    <w:rsid w:val="009D1D3B"/>
    <w:rsid w:val="009D34C7"/>
    <w:rsid w:val="009D5481"/>
    <w:rsid w:val="009E4D45"/>
    <w:rsid w:val="009E6235"/>
    <w:rsid w:val="009E62E6"/>
    <w:rsid w:val="009E777F"/>
    <w:rsid w:val="00A00585"/>
    <w:rsid w:val="00A00F9B"/>
    <w:rsid w:val="00A01242"/>
    <w:rsid w:val="00A02E31"/>
    <w:rsid w:val="00A03476"/>
    <w:rsid w:val="00A06FEA"/>
    <w:rsid w:val="00A11232"/>
    <w:rsid w:val="00A11FE2"/>
    <w:rsid w:val="00A12886"/>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5625"/>
    <w:rsid w:val="00A75E0C"/>
    <w:rsid w:val="00A766C9"/>
    <w:rsid w:val="00A77823"/>
    <w:rsid w:val="00A80619"/>
    <w:rsid w:val="00A83A86"/>
    <w:rsid w:val="00A84FD5"/>
    <w:rsid w:val="00A861D4"/>
    <w:rsid w:val="00A872C7"/>
    <w:rsid w:val="00A90EAF"/>
    <w:rsid w:val="00A917D4"/>
    <w:rsid w:val="00A95ED4"/>
    <w:rsid w:val="00A95F52"/>
    <w:rsid w:val="00A9762A"/>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00B"/>
    <w:rsid w:val="00AD387D"/>
    <w:rsid w:val="00AD3B28"/>
    <w:rsid w:val="00AD512A"/>
    <w:rsid w:val="00AD541D"/>
    <w:rsid w:val="00AD6974"/>
    <w:rsid w:val="00AE0CEF"/>
    <w:rsid w:val="00AE1A3B"/>
    <w:rsid w:val="00AE1C9A"/>
    <w:rsid w:val="00AE3C6F"/>
    <w:rsid w:val="00AE3DA3"/>
    <w:rsid w:val="00AE5599"/>
    <w:rsid w:val="00AE5EE3"/>
    <w:rsid w:val="00AE781C"/>
    <w:rsid w:val="00AF1559"/>
    <w:rsid w:val="00AF575C"/>
    <w:rsid w:val="00AF6746"/>
    <w:rsid w:val="00AF74D9"/>
    <w:rsid w:val="00B01B49"/>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D5C"/>
    <w:rsid w:val="00B24E22"/>
    <w:rsid w:val="00B2588A"/>
    <w:rsid w:val="00B266CB"/>
    <w:rsid w:val="00B26F91"/>
    <w:rsid w:val="00B27B04"/>
    <w:rsid w:val="00B27BCD"/>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0FD9"/>
    <w:rsid w:val="00B716E8"/>
    <w:rsid w:val="00B73A3B"/>
    <w:rsid w:val="00B74F37"/>
    <w:rsid w:val="00B751D3"/>
    <w:rsid w:val="00B757FE"/>
    <w:rsid w:val="00B758B1"/>
    <w:rsid w:val="00B75A32"/>
    <w:rsid w:val="00B771A1"/>
    <w:rsid w:val="00B77837"/>
    <w:rsid w:val="00B81409"/>
    <w:rsid w:val="00B818A4"/>
    <w:rsid w:val="00B81D5B"/>
    <w:rsid w:val="00B81F03"/>
    <w:rsid w:val="00B82B6E"/>
    <w:rsid w:val="00B841CE"/>
    <w:rsid w:val="00B8427B"/>
    <w:rsid w:val="00B84EAB"/>
    <w:rsid w:val="00B87E26"/>
    <w:rsid w:val="00B923B3"/>
    <w:rsid w:val="00B9389A"/>
    <w:rsid w:val="00B94C85"/>
    <w:rsid w:val="00B95693"/>
    <w:rsid w:val="00B95EB6"/>
    <w:rsid w:val="00BA1657"/>
    <w:rsid w:val="00BA1FA0"/>
    <w:rsid w:val="00BA2878"/>
    <w:rsid w:val="00BA4682"/>
    <w:rsid w:val="00BA5398"/>
    <w:rsid w:val="00BA7EC1"/>
    <w:rsid w:val="00BB625E"/>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2833"/>
    <w:rsid w:val="00C028A3"/>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2F9D"/>
    <w:rsid w:val="00C633AA"/>
    <w:rsid w:val="00C6403D"/>
    <w:rsid w:val="00C675D4"/>
    <w:rsid w:val="00C67607"/>
    <w:rsid w:val="00C71E6D"/>
    <w:rsid w:val="00C72A3C"/>
    <w:rsid w:val="00C73847"/>
    <w:rsid w:val="00C757D3"/>
    <w:rsid w:val="00C77C26"/>
    <w:rsid w:val="00C813F4"/>
    <w:rsid w:val="00C82E97"/>
    <w:rsid w:val="00C82F48"/>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7287"/>
    <w:rsid w:val="00CA751F"/>
    <w:rsid w:val="00CA7663"/>
    <w:rsid w:val="00CB0181"/>
    <w:rsid w:val="00CB1908"/>
    <w:rsid w:val="00CB2955"/>
    <w:rsid w:val="00CB41B0"/>
    <w:rsid w:val="00CB441D"/>
    <w:rsid w:val="00CB5939"/>
    <w:rsid w:val="00CC3F12"/>
    <w:rsid w:val="00CC4BFC"/>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41FA"/>
    <w:rsid w:val="00D048B3"/>
    <w:rsid w:val="00D06366"/>
    <w:rsid w:val="00D10B9E"/>
    <w:rsid w:val="00D10FA9"/>
    <w:rsid w:val="00D162CF"/>
    <w:rsid w:val="00D165C7"/>
    <w:rsid w:val="00D20309"/>
    <w:rsid w:val="00D2122D"/>
    <w:rsid w:val="00D2392D"/>
    <w:rsid w:val="00D24273"/>
    <w:rsid w:val="00D27486"/>
    <w:rsid w:val="00D31F7B"/>
    <w:rsid w:val="00D32B10"/>
    <w:rsid w:val="00D32D44"/>
    <w:rsid w:val="00D347FF"/>
    <w:rsid w:val="00D3592C"/>
    <w:rsid w:val="00D376A2"/>
    <w:rsid w:val="00D434B7"/>
    <w:rsid w:val="00D441B9"/>
    <w:rsid w:val="00D47BE7"/>
    <w:rsid w:val="00D53EA9"/>
    <w:rsid w:val="00D60214"/>
    <w:rsid w:val="00D60265"/>
    <w:rsid w:val="00D6114F"/>
    <w:rsid w:val="00D61A88"/>
    <w:rsid w:val="00D64677"/>
    <w:rsid w:val="00D64B6C"/>
    <w:rsid w:val="00D667B0"/>
    <w:rsid w:val="00D674CC"/>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80"/>
    <w:rsid w:val="00E12C98"/>
    <w:rsid w:val="00E140CB"/>
    <w:rsid w:val="00E14949"/>
    <w:rsid w:val="00E16057"/>
    <w:rsid w:val="00E165A5"/>
    <w:rsid w:val="00E17021"/>
    <w:rsid w:val="00E20C4F"/>
    <w:rsid w:val="00E210B9"/>
    <w:rsid w:val="00E21D68"/>
    <w:rsid w:val="00E21F4C"/>
    <w:rsid w:val="00E248FD"/>
    <w:rsid w:val="00E249CE"/>
    <w:rsid w:val="00E26A23"/>
    <w:rsid w:val="00E274EA"/>
    <w:rsid w:val="00E27CA8"/>
    <w:rsid w:val="00E33544"/>
    <w:rsid w:val="00E44127"/>
    <w:rsid w:val="00E44A0B"/>
    <w:rsid w:val="00E456F2"/>
    <w:rsid w:val="00E459F4"/>
    <w:rsid w:val="00E4645E"/>
    <w:rsid w:val="00E529D9"/>
    <w:rsid w:val="00E53020"/>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40E9"/>
    <w:rsid w:val="00EB4FA6"/>
    <w:rsid w:val="00EB6219"/>
    <w:rsid w:val="00EB6D54"/>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5FEB"/>
    <w:rsid w:val="00EF6E6C"/>
    <w:rsid w:val="00F000BE"/>
    <w:rsid w:val="00F00272"/>
    <w:rsid w:val="00F005A3"/>
    <w:rsid w:val="00F01451"/>
    <w:rsid w:val="00F04192"/>
    <w:rsid w:val="00F042D7"/>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377F"/>
    <w:rsid w:val="00F70317"/>
    <w:rsid w:val="00F70F13"/>
    <w:rsid w:val="00F7380C"/>
    <w:rsid w:val="00F75E36"/>
    <w:rsid w:val="00F77EA4"/>
    <w:rsid w:val="00F8040E"/>
    <w:rsid w:val="00F80C3B"/>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5130"/>
    <w:rsid w:val="00FC6397"/>
    <w:rsid w:val="00FC7B45"/>
    <w:rsid w:val="00FD0A24"/>
    <w:rsid w:val="00FD1EC2"/>
    <w:rsid w:val="00FD2B02"/>
    <w:rsid w:val="00FD308A"/>
    <w:rsid w:val="00FD412C"/>
    <w:rsid w:val="00FD42FB"/>
    <w:rsid w:val="00FD54C2"/>
    <w:rsid w:val="00FD5BCA"/>
    <w:rsid w:val="00FD5FC0"/>
    <w:rsid w:val="00FD6164"/>
    <w:rsid w:val="00FD68E6"/>
    <w:rsid w:val="00FD78AF"/>
    <w:rsid w:val="00FE03C5"/>
    <w:rsid w:val="00FE1ADD"/>
    <w:rsid w:val="00FE1F96"/>
    <w:rsid w:val="00FE337B"/>
    <w:rsid w:val="00FE4BA1"/>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40</Pages>
  <Words>11023</Words>
  <Characters>53797</Characters>
  <Application>Microsoft Office Word</Application>
  <DocSecurity>0</DocSecurity>
  <Lines>943</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2</cp:revision>
  <cp:lastPrinted>2025-04-29T16:52:00Z</cp:lastPrinted>
  <dcterms:created xsi:type="dcterms:W3CDTF">2025-05-02T15:40:00Z</dcterms:created>
  <dcterms:modified xsi:type="dcterms:W3CDTF">2025-05-0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jBPoOFr"/&gt;&lt;style id="http://www.zotero.org/styles/apa" locale="en-GB" hasBibliography="1" bibliographyStyleHasBeenSet="0"/&gt;&lt;prefs&gt;&lt;pref name="fieldType" value="Field"/&gt;&lt;/prefs&gt;&lt;/data&gt;</vt:lpwstr>
  </property>
  <property fmtid="{D5CDD505-2E9C-101B-9397-08002B2CF9AE}" pid="3" name="GrammarlyDocumentId">
    <vt:lpwstr>2b9b796a-7fd6-4306-8511-8afc7a136d78</vt:lpwstr>
  </property>
</Properties>
</file>